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1EE13EA8"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3C3D6C">
        <w:rPr>
          <w:rFonts w:eastAsia="Times New Roman"/>
        </w:rPr>
        <w:t>Transcriptome a</w:t>
      </w:r>
      <w:r w:rsidR="001A2C98">
        <w:rPr>
          <w:rFonts w:eastAsia="Times New Roman"/>
        </w:rPr>
        <w:t xml:space="preserve">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3F15D3CA"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w:t>
      </w:r>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684F9D73"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processing </w:t>
      </w:r>
      <w:r w:rsidR="00E91AE3">
        <w:rPr>
          <w:rFonts w:eastAsia="Times New Roman"/>
        </w:rPr>
        <w:t>large sets of sampl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in centralized and de-centralized repositories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13DA9E03"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B65A8C">
        <w:rPr>
          <w:rFonts w:eastAsia="Times New Roman"/>
        </w:rPr>
        <w:t xml:space="preserve"> </w:t>
      </w:r>
      <w:r w:rsidR="00912C88">
        <w:rPr>
          <w:rFonts w:eastAsia="Times New Roman"/>
        </w:rPr>
        <w:t>and 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641E89D9"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4CF5AE8" w:rsidR="002724BB" w:rsidRDefault="002724BB" w:rsidP="00A115A8">
      <w:pPr>
        <w:pStyle w:val="Normal1"/>
        <w:spacing w:line="240" w:lineRule="auto"/>
        <w:rPr>
          <w:rFonts w:eastAsia="Times New Roman"/>
          <w:highlight w:val="white"/>
        </w:rPr>
      </w:pPr>
      <w:r>
        <w:rPr>
          <w:rFonts w:eastAsia="Times New Roman"/>
          <w:highlight w:val="white"/>
        </w:rPr>
        <w:t xml:space="preserve">In re-assembling the MMETSP data, we sought to compare and improve the original MMETSP reference transcriptome and to create a platform which facilitates automated re-assembly and </w:t>
      </w:r>
      <w:r>
        <w:rPr>
          <w:rFonts w:eastAsia="Times New Roman"/>
          <w:highlight w:val="white"/>
        </w:rPr>
        <w:lastRenderedPageBreak/>
        <w:t>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we show that our re-assemblies had higher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634A374E" w:rsidR="009A1D71" w:rsidRPr="002C47D4" w:rsidRDefault="002724BB" w:rsidP="00A115A8">
      <w:pPr>
        <w:pStyle w:val="Normal1"/>
        <w:spacing w:line="240" w:lineRule="auto"/>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66D5DF7B"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lastRenderedPageBreak/>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2374DF13" w14:textId="77777777" w:rsidR="00DB0C5E" w:rsidRDefault="00B244D6" w:rsidP="00A115A8">
      <w:pPr>
        <w:pStyle w:val="Normal1"/>
        <w:spacing w:line="240" w:lineRule="auto"/>
        <w:rPr>
          <w:rFonts w:eastAsia="Times New Roman"/>
        </w:rPr>
      </w:pPr>
      <w:r>
        <w:rPr>
          <w:rFonts w:eastAsia="Times New Roman"/>
        </w:rPr>
        <w:lastRenderedPageBreak/>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w:t>
      </w:r>
    </w:p>
    <w:p w14:paraId="51B3CCEF" w14:textId="77777777" w:rsidR="00DB0C5E" w:rsidRDefault="00DB0C5E" w:rsidP="00A115A8">
      <w:pPr>
        <w:pStyle w:val="Normal1"/>
        <w:spacing w:line="240" w:lineRule="auto"/>
        <w:rPr>
          <w:rFonts w:eastAsia="Times New Roman"/>
        </w:rPr>
      </w:pPr>
    </w:p>
    <w:p w14:paraId="38CCC75F" w14:textId="559EA3AF" w:rsidR="00A73D29" w:rsidRDefault="00E22DF3" w:rsidP="00A115A8">
      <w:pPr>
        <w:pStyle w:val="Normal1"/>
        <w:spacing w:line="240" w:lineRule="auto"/>
        <w:rPr>
          <w:rFonts w:eastAsia="Times New Roman"/>
        </w:rPr>
      </w:pPr>
      <w:r>
        <w:rPr>
          <w:rFonts w:eastAsia="Times New Roman"/>
        </w:rPr>
        <w:t xml:space="preserve">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8D8C455" w:rsidR="00437816" w:rsidRDefault="00437816" w:rsidP="00A115A8">
      <w:pPr>
        <w:pStyle w:val="Normal1"/>
        <w:spacing w:line="240" w:lineRule="auto"/>
        <w:rPr>
          <w:rFonts w:eastAsia="Times New Roman"/>
        </w:rPr>
      </w:pPr>
      <w:r>
        <w:rPr>
          <w:rFonts w:eastAsia="Times New Roman"/>
        </w:rPr>
        <w:t xml:space="preserve">A Tukey’s honest significant different (HSD) </w:t>
      </w:r>
      <w:r w:rsidR="004E417D">
        <w:rPr>
          <w:rFonts w:eastAsia="Times New Roman"/>
        </w:rPr>
        <w:t xml:space="preserve">post-hoc </w:t>
      </w:r>
      <w:r>
        <w:rPr>
          <w:rFonts w:eastAsia="Times New Roman"/>
        </w:rPr>
        <w:t xml:space="preserve">range test </w:t>
      </w:r>
      <w:r w:rsidR="00E0743D">
        <w:rPr>
          <w:rFonts w:eastAsia="Times New Roman"/>
        </w:rPr>
        <w:t>of</w:t>
      </w:r>
      <w:r>
        <w:rPr>
          <w:rFonts w:eastAsia="Times New Roman"/>
        </w:rPr>
        <w:t xml:space="preserve"> multiple pairwise comparisons </w:t>
      </w:r>
      <w:r w:rsidR="00E0743D">
        <w:rPr>
          <w:rFonts w:eastAsia="Times New Roman"/>
        </w:rPr>
        <w:t xml:space="preserve">was used </w:t>
      </w:r>
      <w:r w:rsidR="004E417D">
        <w:rPr>
          <w:rFonts w:eastAsia="Times New Roman"/>
        </w:rPr>
        <w:t xml:space="preserve">in conjunction with an ANOVA </w:t>
      </w:r>
      <w:r w:rsidR="00E0743D">
        <w:rPr>
          <w:rFonts w:eastAsia="Times New Roman"/>
        </w:rPr>
        <w:t xml:space="preserve">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 xml:space="preserve">the top </w:t>
      </w:r>
      <w:r w:rsidR="002E3EED">
        <w:rPr>
          <w:rFonts w:eastAsia="Times New Roman"/>
        </w:rPr>
        <w:t>eight</w:t>
      </w:r>
      <w:r>
        <w:rPr>
          <w:rFonts w:eastAsia="Times New Roman"/>
        </w:rPr>
        <w:t xml:space="preserve"> most-represented phyla</w:t>
      </w:r>
      <w:r w:rsidR="00E0743D">
        <w:rPr>
          <w:rFonts w:eastAsia="Times New Roman"/>
        </w:rPr>
        <w:t xml:space="preserve"> </w:t>
      </w:r>
      <w:r w:rsidR="002E3EED">
        <w:rPr>
          <w:rFonts w:eastAsia="Times New Roman"/>
        </w:rPr>
        <w:t>(</w:t>
      </w:r>
      <w:r w:rsidR="00A21665" w:rsidRPr="00A21665">
        <w:rPr>
          <w:rFonts w:eastAsia="Times New Roman"/>
        </w:rPr>
        <w:t>"</w:t>
      </w:r>
      <w:proofErr w:type="spellStart"/>
      <w:r w:rsidR="00A21665" w:rsidRPr="00A21665">
        <w:rPr>
          <w:rFonts w:eastAsia="Times New Roman"/>
        </w:rPr>
        <w:t>Bacillari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Din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Och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Ha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iliophor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hlo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ry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r w:rsidR="00A21665">
        <w:rPr>
          <w:rFonts w:eastAsia="Times New Roman"/>
        </w:rPr>
        <w:t>Others</w:t>
      </w:r>
      <w:r w:rsidR="00A21665" w:rsidRPr="00A21665">
        <w:rPr>
          <w:rFonts w:eastAsia="Times New Roman"/>
        </w:rPr>
        <w:t>"</w:t>
      </w:r>
      <w:r w:rsidR="002E3EED">
        <w:rPr>
          <w:rFonts w:eastAsia="Times New Roman"/>
        </w:rPr>
        <w:t xml:space="preserve">) </w:t>
      </w:r>
      <w:r w:rsidR="00E0743D">
        <w:rPr>
          <w:rFonts w:eastAsia="Times New Roman"/>
        </w:rPr>
        <w:t>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Default="000A26F2" w:rsidP="00A115A8">
      <w:pPr>
        <w:pStyle w:val="Normal1"/>
        <w:spacing w:line="240" w:lineRule="auto"/>
        <w:outlineLvl w:val="0"/>
        <w:rPr>
          <w:rFonts w:eastAsia="Times New Roman"/>
          <w:b/>
        </w:rPr>
      </w:pPr>
      <w:r>
        <w:rPr>
          <w:rFonts w:eastAsia="Times New Roman"/>
          <w:b/>
        </w:rPr>
        <w:t xml:space="preserve">Differences in </w:t>
      </w:r>
      <w:r w:rsidR="003C25D7">
        <w:rPr>
          <w:rFonts w:eastAsia="Times New Roman"/>
          <w:b/>
        </w:rPr>
        <w:t xml:space="preserve">available </w:t>
      </w:r>
      <w:r>
        <w:rPr>
          <w:rFonts w:eastAsia="Times New Roman"/>
          <w:b/>
        </w:rPr>
        <w:t>e</w:t>
      </w:r>
      <w:r w:rsidR="00184908">
        <w:rPr>
          <w:rFonts w:eastAsia="Times New Roman"/>
          <w:b/>
        </w:rPr>
        <w:t>valuation</w:t>
      </w:r>
      <w:r w:rsidR="007F417C">
        <w:rPr>
          <w:rFonts w:eastAsia="Times New Roman"/>
          <w:b/>
        </w:rPr>
        <w:t xml:space="preserve"> metrics</w:t>
      </w:r>
      <w:r w:rsidR="00184908">
        <w:rPr>
          <w:rFonts w:eastAsia="Times New Roman"/>
          <w:b/>
        </w:rPr>
        <w:t xml:space="preserve"> </w:t>
      </w:r>
      <w:r>
        <w:rPr>
          <w:rFonts w:eastAsia="Times New Roman"/>
          <w:b/>
        </w:rPr>
        <w:t xml:space="preserve">between NCGR and DIB were </w:t>
      </w:r>
      <w:r w:rsidR="003C25D7">
        <w:rPr>
          <w:rFonts w:eastAsia="Times New Roman"/>
          <w:b/>
        </w:rPr>
        <w:t>variable</w:t>
      </w:r>
      <w:r w:rsidR="007F417C">
        <w:rPr>
          <w:rFonts w:eastAsia="Times New Roman"/>
          <w:b/>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CF782D" w:rsidRDefault="00CF782D" w:rsidP="00E36D6E">
      <w:pPr>
        <w:spacing w:line="240" w:lineRule="auto"/>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r w:rsidR="003C25D7">
        <w:rPr>
          <w:rFonts w:eastAsia="Times New Roman"/>
          <w:b/>
        </w:rPr>
        <w:t>.</w:t>
      </w:r>
    </w:p>
    <w:p w14:paraId="27929643" w14:textId="77777777" w:rsidR="00CE6106" w:rsidRDefault="00CE6106" w:rsidP="00E36D6E">
      <w:pPr>
        <w:pStyle w:val="Normal1"/>
        <w:spacing w:line="240" w:lineRule="auto"/>
        <w:rPr>
          <w:rFonts w:eastAsia="Times New Roman"/>
        </w:rPr>
      </w:pPr>
    </w:p>
    <w:p w14:paraId="46A37018" w14:textId="1FCD37D9" w:rsidR="007615D6" w:rsidRPr="007150E8" w:rsidRDefault="007919AB" w:rsidP="00E36D6E">
      <w:pPr>
        <w:spacing w:line="240" w:lineRule="auto"/>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7F7963">
        <w:rPr>
          <w:rFonts w:eastAsia="Times New Roman"/>
        </w:rPr>
        <w:t>more than 95</w:t>
      </w:r>
      <w:r w:rsidR="00311B22">
        <w:rPr>
          <w:rFonts w:eastAsia="Times New Roman"/>
        </w:rPr>
        <w:t>%</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2D708A79"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4</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466AEA">
        <w:rPr>
          <w:rFonts w:eastAsia="Times New Roman"/>
        </w:rPr>
        <w:t>(63.0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466AEA">
        <w:rPr>
          <w:rFonts w:eastAsia="Times New Roman"/>
        </w:rPr>
        <w:t>(64.90</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7D10A2">
        <w:rPr>
          <w:rFonts w:eastAsia="Times New Roman"/>
        </w:rPr>
        <w:t>B</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511CF05A"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w:t>
      </w:r>
      <w:r w:rsidR="00D65F5D">
        <w:rPr>
          <w:rFonts w:eastAsia="Times New Roman"/>
        </w:rPr>
        <w:t xml:space="preserve">in 97% of the samples compared to </w:t>
      </w:r>
      <w:r w:rsidR="00F66179">
        <w:rPr>
          <w:rFonts w:eastAsia="Times New Roman"/>
        </w:rPr>
        <w:t>NCGR</w:t>
      </w:r>
      <w:r w:rsidR="00D65F5D">
        <w:rPr>
          <w:rFonts w:eastAsia="Times New Roman"/>
        </w:rPr>
        <w:t xml:space="preserve"> assemblies</w:t>
      </w:r>
      <w:r w:rsidR="00F66179">
        <w:rPr>
          <w:rFonts w:eastAsia="Times New Roman"/>
        </w:rPr>
        <w:t xml:space="preserve">,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 xml:space="preserve">CL", </w:t>
      </w:r>
      <w:r>
        <w:rPr>
          <w:rFonts w:eastAsia="Times New Roman"/>
        </w:rPr>
        <w:lastRenderedPageBreak/>
        <w:t>"</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Default="00E7692C" w:rsidP="00E36D6E">
      <w:pPr>
        <w:spacing w:line="240" w:lineRule="auto"/>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57106321" w14:textId="77777777" w:rsidR="005456F1"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w:t>
      </w:r>
      <w:r w:rsidR="00CE44C6">
        <w:rPr>
          <w:rFonts w:eastAsia="Times New Roman"/>
        </w:rPr>
        <w:t>eight</w:t>
      </w:r>
      <w:r w:rsidR="00517BE7">
        <w:rPr>
          <w:rFonts w:eastAsia="Times New Roman"/>
        </w:rPr>
        <w:t xml:space="preserve">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5456F1">
        <w:rPr>
          <w:rFonts w:eastAsia="Times New Roman"/>
        </w:rPr>
        <w:t>Bacillariophyta</w:t>
      </w:r>
      <w:proofErr w:type="spellEnd"/>
      <w:r w:rsidR="005456F1">
        <w:rPr>
          <w:rFonts w:eastAsia="Times New Roman"/>
        </w:rPr>
        <w:t xml:space="preserve"> (N=173), </w:t>
      </w:r>
      <w:proofErr w:type="spellStart"/>
      <w:r w:rsidR="005456F1">
        <w:rPr>
          <w:rFonts w:eastAsia="Times New Roman"/>
        </w:rPr>
        <w:t>Dinophyta</w:t>
      </w:r>
      <w:proofErr w:type="spellEnd"/>
      <w:r w:rsidR="005456F1">
        <w:rPr>
          <w:rFonts w:eastAsia="Times New Roman"/>
        </w:rPr>
        <w:t xml:space="preserve"> (N=114</w:t>
      </w:r>
      <w:r w:rsidR="00437816">
        <w:rPr>
          <w:rFonts w:eastAsia="Times New Roman"/>
        </w:rPr>
        <w:t xml:space="preserve">), </w:t>
      </w:r>
      <w:proofErr w:type="spellStart"/>
      <w:r w:rsidR="00437816">
        <w:rPr>
          <w:rFonts w:eastAsia="Times New Roman"/>
        </w:rPr>
        <w:t>Ochrophyta</w:t>
      </w:r>
      <w:proofErr w:type="spellEnd"/>
      <w:r w:rsidR="00437816">
        <w:rPr>
          <w:rFonts w:eastAsia="Times New Roman"/>
        </w:rPr>
        <w:t xml:space="preserve"> (N=7</w:t>
      </w:r>
      <w:r w:rsidR="005456F1">
        <w:rPr>
          <w:rFonts w:eastAsia="Times New Roman"/>
        </w:rPr>
        <w:t>3</w:t>
      </w:r>
      <w:r w:rsidR="00437816">
        <w:rPr>
          <w:rFonts w:eastAsia="Times New Roman"/>
        </w:rPr>
        <w:t>)</w:t>
      </w:r>
      <w:r w:rsidR="005456F1">
        <w:rPr>
          <w:rFonts w:eastAsia="Times New Roman"/>
        </w:rPr>
        <w:t xml:space="preserve">, </w:t>
      </w:r>
      <w:proofErr w:type="spellStart"/>
      <w:r w:rsidR="005456F1">
        <w:rPr>
          <w:rFonts w:eastAsia="Times New Roman"/>
        </w:rPr>
        <w:t>Chlorophyta</w:t>
      </w:r>
      <w:proofErr w:type="spellEnd"/>
      <w:r w:rsidR="005456F1">
        <w:rPr>
          <w:rFonts w:eastAsia="Times New Roman"/>
        </w:rPr>
        <w:t xml:space="preserve"> (N=62), </w:t>
      </w:r>
      <w:proofErr w:type="spellStart"/>
      <w:r w:rsidR="005456F1">
        <w:rPr>
          <w:rFonts w:eastAsia="Times New Roman"/>
        </w:rPr>
        <w:t>Haptophyta</w:t>
      </w:r>
      <w:proofErr w:type="spellEnd"/>
      <w:r w:rsidR="005456F1">
        <w:rPr>
          <w:rFonts w:eastAsia="Times New Roman"/>
        </w:rPr>
        <w:t xml:space="preserve"> (N=61), </w:t>
      </w:r>
      <w:proofErr w:type="spellStart"/>
      <w:r w:rsidR="005456F1">
        <w:rPr>
          <w:rFonts w:eastAsia="Times New Roman"/>
        </w:rPr>
        <w:t>Ciliophora</w:t>
      </w:r>
      <w:proofErr w:type="spellEnd"/>
      <w:r w:rsidR="005456F1">
        <w:rPr>
          <w:rFonts w:eastAsia="Times New Roman"/>
        </w:rPr>
        <w:t xml:space="preserve"> (N=25</w:t>
      </w:r>
      <w:r w:rsidR="00437816">
        <w:rPr>
          <w:rFonts w:eastAsia="Times New Roman"/>
        </w:rPr>
        <w:t xml:space="preserve">), </w:t>
      </w:r>
      <w:proofErr w:type="spellStart"/>
      <w:r w:rsidR="00437816">
        <w:rPr>
          <w:rFonts w:eastAsia="Times New Roman"/>
        </w:rPr>
        <w:t>Cryptophyta</w:t>
      </w:r>
      <w:proofErr w:type="spellEnd"/>
      <w:r w:rsidR="00437816">
        <w:rPr>
          <w:rFonts w:eastAsia="Times New Roman"/>
        </w:rPr>
        <w:t xml:space="preserve"> (N=22)</w:t>
      </w:r>
      <w:r w:rsidR="00CE44C6">
        <w:rPr>
          <w:rFonts w:eastAsia="Times New Roman"/>
        </w:rPr>
        <w:t xml:space="preserve"> and Others (N=</w:t>
      </w:r>
      <w:r w:rsidR="005456F1">
        <w:rPr>
          <w:rFonts w:eastAsia="Times New Roman"/>
        </w:rPr>
        <w:t>130)</w:t>
      </w:r>
      <w:r w:rsidR="00437816">
        <w:rPr>
          <w:rFonts w:eastAsia="Times New Roman"/>
        </w:rPr>
        <w:t xml:space="preserve">. </w:t>
      </w:r>
    </w:p>
    <w:p w14:paraId="74E162EA" w14:textId="77777777" w:rsidR="005456F1" w:rsidRDefault="005456F1" w:rsidP="00E36D6E">
      <w:pPr>
        <w:pStyle w:val="Normal1"/>
        <w:spacing w:line="240" w:lineRule="auto"/>
        <w:rPr>
          <w:rFonts w:eastAsia="Times New Roman"/>
        </w:rPr>
      </w:pPr>
    </w:p>
    <w:p w14:paraId="1514945F" w14:textId="2F49A34B" w:rsidR="00A73D29" w:rsidRDefault="00517BE7" w:rsidP="00E36D6E">
      <w:pPr>
        <w:pStyle w:val="Normal1"/>
        <w:spacing w:line="240" w:lineRule="auto"/>
        <w:rPr>
          <w:rFonts w:eastAsia="Times New Roman"/>
        </w:rPr>
      </w:pPr>
      <w:r>
        <w:rPr>
          <w:rFonts w:eastAsia="Times New Roman"/>
        </w:rPr>
        <w:t xml:space="preserve">While there were no </w:t>
      </w:r>
      <w:r w:rsidR="005456F1">
        <w:rPr>
          <w:rFonts w:eastAsia="Times New Roman"/>
        </w:rPr>
        <w:t xml:space="preserve">major </w:t>
      </w:r>
      <w:r>
        <w:rPr>
          <w:rFonts w:eastAsia="Times New Roman"/>
        </w:rPr>
        <w:t xml:space="preserve">differences </w:t>
      </w:r>
      <w:r w:rsidR="00E7692C">
        <w:rPr>
          <w:rFonts w:eastAsia="Times New Roman"/>
        </w:rPr>
        <w:t xml:space="preserve">between the phyla </w:t>
      </w:r>
      <w:r>
        <w:rPr>
          <w:rFonts w:eastAsia="Times New Roman"/>
        </w:rPr>
        <w:t xml:space="preserve">in the number of input reads (Figure 8 </w:t>
      </w:r>
      <w:r w:rsidR="00E1720E">
        <w:rPr>
          <w:rFonts w:eastAsia="Times New Roman"/>
        </w:rPr>
        <w:t>A)</w:t>
      </w:r>
      <w:r>
        <w:rPr>
          <w:rFonts w:eastAsia="Times New Roman"/>
        </w:rPr>
        <w:t xml:space="preserve">, </w:t>
      </w:r>
      <w:r w:rsidR="000F3B2B">
        <w:rPr>
          <w:rFonts w:eastAsia="Times New Roman"/>
        </w:rPr>
        <w:t>t</w:t>
      </w:r>
      <w:r w:rsidR="00070010">
        <w:rPr>
          <w:rFonts w:eastAsia="Times New Roman"/>
        </w:rPr>
        <w:t>he Dinoflagellates (</w:t>
      </w:r>
      <w:proofErr w:type="spellStart"/>
      <w:r w:rsidR="00070010">
        <w:rPr>
          <w:rFonts w:eastAsia="Times New Roman"/>
        </w:rPr>
        <w:t>Dinophyta</w:t>
      </w:r>
      <w:proofErr w:type="spellEnd"/>
      <w:r w:rsidR="00070010">
        <w:rPr>
          <w:rFonts w:eastAsia="Times New Roman"/>
        </w:rPr>
        <w:t xml:space="preserve">) had </w:t>
      </w:r>
      <w:r w:rsidR="00C40AFF">
        <w:rPr>
          <w:rFonts w:eastAsia="Times New Roman"/>
        </w:rPr>
        <w:t>significantly different (</w:t>
      </w:r>
      <w:r w:rsidR="00437816">
        <w:rPr>
          <w:rFonts w:eastAsia="Times New Roman"/>
        </w:rPr>
        <w:t>higher</w:t>
      </w:r>
      <w:r w:rsidR="00C40AFF">
        <w:rPr>
          <w:rFonts w:eastAsia="Times New Roman"/>
        </w:rPr>
        <w:t>)</w:t>
      </w:r>
      <w:r w:rsidR="00437816">
        <w:rPr>
          <w:rFonts w:eastAsia="Times New Roman"/>
        </w:rPr>
        <w:t xml:space="preserve"> </w:t>
      </w:r>
      <w:proofErr w:type="spellStart"/>
      <w:r w:rsidR="00437816">
        <w:rPr>
          <w:rFonts w:eastAsia="Times New Roman"/>
        </w:rPr>
        <w:t>contigs</w:t>
      </w:r>
      <w:proofErr w:type="spellEnd"/>
      <w:r w:rsidR="00E1720E">
        <w:rPr>
          <w:rFonts w:eastAsia="Times New Roman"/>
        </w:rPr>
        <w:t xml:space="preserve"> </w:t>
      </w:r>
      <w:r w:rsidR="00C40AFF">
        <w:rPr>
          <w:rFonts w:eastAsia="Times New Roman"/>
        </w:rPr>
        <w:t>(p &lt; 0.01)</w:t>
      </w:r>
      <w:r w:rsidR="004C5CF8">
        <w:rPr>
          <w:rFonts w:eastAsia="Times New Roman"/>
        </w:rPr>
        <w:t xml:space="preserve">, unique </w:t>
      </w:r>
      <w:r w:rsidR="004C5CF8">
        <w:rPr>
          <w:rFonts w:eastAsia="Times New Roman"/>
          <w:i/>
        </w:rPr>
        <w:t>k-</w:t>
      </w:r>
      <w:proofErr w:type="spellStart"/>
      <w:r w:rsidR="004C5CF8">
        <w:rPr>
          <w:rFonts w:eastAsia="Times New Roman"/>
        </w:rPr>
        <w:t>mers</w:t>
      </w:r>
      <w:proofErr w:type="spellEnd"/>
      <w:r w:rsidR="004C5CF8">
        <w:rPr>
          <w:rFonts w:eastAsia="Times New Roman"/>
        </w:rPr>
        <w:t xml:space="preserve"> (p &lt; 0.001),</w:t>
      </w:r>
      <w:r w:rsidR="00C40AFF">
        <w:rPr>
          <w:rFonts w:eastAsia="Times New Roman"/>
        </w:rPr>
        <w:t xml:space="preserve"> </w:t>
      </w:r>
      <w:r w:rsidR="004C5CF8">
        <w:rPr>
          <w:rFonts w:eastAsia="Times New Roman"/>
        </w:rPr>
        <w:t xml:space="preserve">and % ORF (p &lt; 0.001) </w:t>
      </w:r>
      <w:r w:rsidR="00C40AFF">
        <w:rPr>
          <w:rFonts w:eastAsia="Times New Roman"/>
        </w:rPr>
        <w:t xml:space="preserve">compared to </w:t>
      </w:r>
      <w:r w:rsidR="00070010">
        <w:rPr>
          <w:rFonts w:eastAsia="Times New Roman"/>
        </w:rPr>
        <w:t>than other groups</w:t>
      </w:r>
      <w:r w:rsidR="000C55EC">
        <w:rPr>
          <w:rFonts w:eastAsia="Times New Roman"/>
        </w:rPr>
        <w:t xml:space="preserve"> (Figure 8 B,</w:t>
      </w:r>
      <w:r w:rsidR="00E1720E">
        <w:rPr>
          <w:rFonts w:eastAsia="Times New Roman"/>
        </w:rPr>
        <w:t>C</w:t>
      </w:r>
      <w:r w:rsidR="004C5CF8">
        <w:rPr>
          <w:rFonts w:eastAsia="Times New Roman"/>
        </w:rPr>
        <w:t>,D</w:t>
      </w:r>
      <w:r w:rsidR="00E1720E">
        <w:rPr>
          <w:rFonts w:eastAsia="Times New Roman"/>
        </w:rPr>
        <w:t>)</w:t>
      </w:r>
      <w:r w:rsidR="00A66DDE">
        <w:rPr>
          <w:rFonts w:eastAsia="Times New Roman"/>
        </w:rPr>
        <w:t>, and</w:t>
      </w:r>
      <w:r w:rsidR="0085022A">
        <w:rPr>
          <w:rFonts w:eastAsia="Times New Roman"/>
        </w:rPr>
        <w:t xml:space="preserve"> </w:t>
      </w:r>
      <w:r w:rsidR="00A66DDE">
        <w:rPr>
          <w:rFonts w:eastAsia="Times New Roman"/>
        </w:rPr>
        <w:t xml:space="preserve">assemblies </w:t>
      </w:r>
      <w:r w:rsidR="00070010">
        <w:rPr>
          <w:rFonts w:eastAsia="Times New Roman"/>
        </w:rPr>
        <w:t>from Ciliates (</w:t>
      </w:r>
      <w:proofErr w:type="spellStart"/>
      <w:r w:rsidR="00070010">
        <w:rPr>
          <w:rFonts w:eastAsia="Times New Roman"/>
        </w:rPr>
        <w:t>Ciliophora</w:t>
      </w:r>
      <w:proofErr w:type="spellEnd"/>
      <w:r w:rsidR="00070010">
        <w:rPr>
          <w:rFonts w:eastAsia="Times New Roman"/>
        </w:rPr>
        <w:t xml:space="preserve">) had lower </w:t>
      </w:r>
      <w:r w:rsidR="00C40AFF">
        <w:rPr>
          <w:rFonts w:eastAsia="Times New Roman"/>
        </w:rPr>
        <w:t xml:space="preserve">% ORF (p &lt; 0.001) </w:t>
      </w:r>
      <w:r w:rsidR="00437816">
        <w:rPr>
          <w:rFonts w:eastAsia="Times New Roman"/>
        </w:rPr>
        <w:t>(Figure 8 D)</w:t>
      </w:r>
      <w:r w:rsidR="00E1720E">
        <w:rPr>
          <w:rFonts w:eastAsia="Times New Roman"/>
        </w:rPr>
        <w:t>.</w:t>
      </w:r>
      <w:r w:rsidR="004E417D">
        <w:rPr>
          <w:rFonts w:eastAsia="Times New Roman"/>
        </w:rPr>
        <w:t xml:space="preserve"> </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26A84570" w14:textId="70CFFE34" w:rsidR="004974F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E36D6E">
      <w:pPr>
        <w:pStyle w:val="Normal11"/>
        <w:spacing w:line="240" w:lineRule="auto"/>
        <w:rPr>
          <w:rFonts w:eastAsia="Times New Roman"/>
          <w:b/>
        </w:rPr>
      </w:pPr>
    </w:p>
    <w:p w14:paraId="28067EAC" w14:textId="1C9373F6" w:rsidR="00F26596" w:rsidRPr="00EA1A63" w:rsidRDefault="00F26596" w:rsidP="00E36D6E">
      <w:pPr>
        <w:pStyle w:val="Normal11"/>
        <w:spacing w:line="240" w:lineRule="auto"/>
        <w:outlineLvl w:val="0"/>
        <w:rPr>
          <w:rFonts w:eastAsia="Times New Roman"/>
          <w:i/>
        </w:rPr>
      </w:pPr>
      <w:r w:rsidRPr="00EA1A63">
        <w:rPr>
          <w:rFonts w:eastAsia="Times New Roman"/>
          <w:i/>
        </w:rPr>
        <w:t>Reassembly with new tools can yield new results</w:t>
      </w:r>
      <w:r w:rsidR="00ED31C5">
        <w:rPr>
          <w:rFonts w:eastAsia="Times New Roman"/>
          <w:i/>
        </w:rPr>
        <w:t>.</w:t>
      </w:r>
    </w:p>
    <w:p w14:paraId="78295B27" w14:textId="77777777" w:rsidR="004974FC" w:rsidRDefault="004974FC" w:rsidP="00E36D6E">
      <w:pPr>
        <w:pStyle w:val="Normal11"/>
        <w:spacing w:line="240" w:lineRule="auto"/>
        <w:rPr>
          <w:rFonts w:eastAsia="Times New Roman"/>
        </w:rPr>
      </w:pPr>
    </w:p>
    <w:p w14:paraId="1E60F0A1" w14:textId="6EDE173E" w:rsidR="00C46EE8" w:rsidRPr="00071B3B"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 xml:space="preserve">were post-processed to only include coding sequence content, were missing information originally in the quality-trimmed reads. To our knowledge, t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w:t>
      </w:r>
      <w:r w:rsidR="003E2CA1">
        <w:rPr>
          <w:rFonts w:eastAsia="Times New Roman"/>
        </w:rPr>
        <w:t xml:space="preserve">one of </w:t>
      </w:r>
      <w:r w:rsidR="00000EFD">
        <w:rPr>
          <w:rFonts w:eastAsia="Times New Roman"/>
        </w:rPr>
        <w:t>the only single metric</w:t>
      </w:r>
      <w:r w:rsidR="003E2CA1">
        <w:rPr>
          <w:rFonts w:eastAsia="Times New Roman"/>
        </w:rPr>
        <w:t>s</w:t>
      </w:r>
      <w:r w:rsidR="00000EFD">
        <w:rPr>
          <w:rFonts w:eastAsia="Times New Roman"/>
        </w:rPr>
        <w:t xml:space="preserve">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assemblies</w:t>
      </w:r>
      <w:r w:rsidR="003E2CA1">
        <w:rPr>
          <w:rFonts w:eastAsia="Times New Roman"/>
        </w:rPr>
        <w:t>,</w:t>
      </w:r>
      <w:r>
        <w:rPr>
          <w:rFonts w:eastAsia="Times New Roman"/>
        </w:rPr>
        <w:t xml:space="preserve">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w:t>
      </w:r>
      <w:r w:rsidR="003E2CA1">
        <w:rPr>
          <w:rFonts w:eastAsia="Times New Roman"/>
        </w:rPr>
        <w:t>,</w:t>
      </w:r>
      <w:r w:rsidR="00000EFD">
        <w:rPr>
          <w:rFonts w:eastAsia="Times New Roman"/>
        </w:rPr>
        <w:t xml:space="preserv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w:t>
      </w:r>
      <w:r w:rsidR="007E5BF7">
        <w:rPr>
          <w:rFonts w:eastAsia="Times New Roman"/>
        </w:rPr>
        <w:lastRenderedPageBreak/>
        <w:t>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A21665">
        <w:rPr>
          <w:rFonts w:eastAsia="Times New Roman"/>
        </w:rPr>
        <w:t>‘</w:t>
      </w:r>
      <w:r w:rsidR="00000EFD">
        <w:rPr>
          <w:rFonts w:eastAsia="Times New Roman"/>
        </w:rPr>
        <w:t>f</w:t>
      </w:r>
      <w:r w:rsidR="00A21665">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D51A4B">
        <w:rPr>
          <w:rFonts w:eastAsia="Times New Roman"/>
        </w:rPr>
        <w:t>be</w:t>
      </w:r>
      <w:r w:rsidR="009B6163">
        <w:rPr>
          <w:rFonts w:eastAsia="Times New Roman"/>
        </w:rPr>
        <w:t xml:space="preserve"> </w:t>
      </w:r>
      <w:r w:rsidR="00D51A4B">
        <w:rPr>
          <w:rFonts w:eastAsia="Times New Roman"/>
        </w:rPr>
        <w:t xml:space="preserve">improved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9508E6D" w14:textId="44DD571A" w:rsidR="00883733" w:rsidRPr="00C46EE8" w:rsidRDefault="00883733" w:rsidP="00E36D6E">
      <w:pPr>
        <w:pStyle w:val="Normal11"/>
        <w:spacing w:line="240" w:lineRule="auto"/>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r w:rsidR="00ED31C5">
        <w:rPr>
          <w:rFonts w:eastAsia="Times New Roman"/>
          <w:i/>
        </w:rPr>
        <w:t>.</w:t>
      </w:r>
    </w:p>
    <w:p w14:paraId="37E4E50F" w14:textId="77777777" w:rsidR="00700172" w:rsidRPr="00700172" w:rsidRDefault="00700172" w:rsidP="00E36D6E">
      <w:pPr>
        <w:pStyle w:val="Normal11"/>
        <w:spacing w:line="240" w:lineRule="auto"/>
        <w:outlineLvl w:val="0"/>
        <w:rPr>
          <w:rFonts w:eastAsia="Times New Roman"/>
          <w:i/>
        </w:rPr>
      </w:pPr>
    </w:p>
    <w:p w14:paraId="67D38413" w14:textId="1E1D4863"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w:t>
      </w:r>
      <w:r w:rsidR="003E2CA1">
        <w:rPr>
          <w:rFonts w:eastAsia="Times New Roman"/>
        </w:rPr>
        <w:t xml:space="preserve">or new samples </w:t>
      </w:r>
      <w:r>
        <w:rPr>
          <w:rFonts w:eastAsia="Times New Roman"/>
        </w:rPr>
        <w:t xml:space="preserve">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w:t>
      </w:r>
      <w:r w:rsidR="00FA05BF">
        <w:rPr>
          <w:rFonts w:eastAsia="Times New Roman"/>
        </w:rPr>
        <w:t xml:space="preserve">four </w:t>
      </w:r>
      <w:r w:rsidR="0033401D">
        <w:rPr>
          <w:rFonts w:eastAsia="Times New Roman"/>
        </w:rPr>
        <w:t>re-assemblies of th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3E2CA1">
        <w:rPr>
          <w:rFonts w:eastAsia="Times New Roman"/>
        </w:rPr>
        <w:t>programmable</w:t>
      </w:r>
      <w:r w:rsidR="00AF352E" w:rsidRPr="00055AAA">
        <w:rPr>
          <w:rFonts w:eastAsia="Times New Roman"/>
        </w:rPr>
        <w:t xml:space="preserve">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23B290F5"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r w:rsidR="005F69C5">
        <w:rPr>
          <w:rFonts w:eastAsia="Times New Roman"/>
          <w:i/>
        </w:rPr>
        <w:t>.</w:t>
      </w:r>
    </w:p>
    <w:p w14:paraId="6F43D10A" w14:textId="77777777" w:rsidR="00590CB4" w:rsidRPr="00C71827" w:rsidRDefault="00590CB4" w:rsidP="00E36D6E">
      <w:pPr>
        <w:pStyle w:val="Normal11"/>
        <w:spacing w:line="240" w:lineRule="auto"/>
        <w:rPr>
          <w:rFonts w:eastAsia="Times New Roman"/>
        </w:rPr>
      </w:pPr>
    </w:p>
    <w:p w14:paraId="437AFB20" w14:textId="45E9205E" w:rsidR="00D16332" w:rsidRPr="005A56E4" w:rsidRDefault="0033401D" w:rsidP="00ED31C5">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3E2CA1">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9]", "plainTextFormattedCitation" : "[59]", "previouslyFormattedCitation" : "[59]" }, "properties" : {  }, "schema" : "https://github.com/citation-style-language/schema/raw/master/csl-citation.json" }</w:instrText>
      </w:r>
      <w:r w:rsidR="00D23D0C">
        <w:rPr>
          <w:rFonts w:eastAsia="Times New Roman"/>
        </w:rPr>
        <w:fldChar w:fldCharType="separate"/>
      </w:r>
      <w:r w:rsidR="003E2CA1" w:rsidRPr="003E2CA1">
        <w:rPr>
          <w:rFonts w:eastAsia="Times New Roman"/>
          <w:noProof/>
        </w:rPr>
        <w:t>[59]</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8]", "plainTextFormattedCitation" : "[57,58]", "previouslyFormattedCitation" : "[57,58]" }, "properties" : {  }, "schema" : "https://github.com/citation-style-language/schema/raw/master/csl-citation.json" }</w:instrText>
      </w:r>
      <w:r w:rsidR="003A72E5">
        <w:rPr>
          <w:rFonts w:eastAsia="Times New Roman"/>
        </w:rPr>
        <w:fldChar w:fldCharType="separate"/>
      </w:r>
      <w:r w:rsidR="003E2CA1" w:rsidRPr="003E2CA1">
        <w:rPr>
          <w:rFonts w:eastAsia="Times New Roman"/>
          <w:noProof/>
        </w:rPr>
        <w:t>[57,58]</w:t>
      </w:r>
      <w:r w:rsidR="003A72E5">
        <w:rPr>
          <w:rFonts w:eastAsia="Times New Roman"/>
        </w:rPr>
        <w:fldChar w:fldCharType="end"/>
      </w:r>
      <w:r w:rsidR="00511B8D">
        <w:rPr>
          <w:rFonts w:eastAsia="Times New Roman"/>
        </w:rPr>
        <w:t>.</w:t>
      </w:r>
      <w:r w:rsidR="009A2853">
        <w:rPr>
          <w:rFonts w:eastAsia="Times New Roman"/>
        </w:rPr>
        <w:t xml:space="preserve"> </w:t>
      </w:r>
      <w:r w:rsidR="005705CB">
        <w:rPr>
          <w:rFonts w:eastAsia="Times New Roman"/>
        </w:rPr>
        <w:t xml:space="preserve">A </w:t>
      </w:r>
      <w:r w:rsidR="002005B6">
        <w:rPr>
          <w:rFonts w:eastAsia="Times New Roman"/>
        </w:rPr>
        <w:t>s</w:t>
      </w:r>
      <w:r w:rsidR="00836732">
        <w:rPr>
          <w:rFonts w:eastAsia="Times New Roman"/>
        </w:rPr>
        <w:t xml:space="preserve">tudy </w:t>
      </w:r>
      <w:r w:rsidR="003E2CA1">
        <w:rPr>
          <w:rFonts w:eastAsia="Times New Roman"/>
        </w:rPr>
        <w:t xml:space="preserve">with a </w:t>
      </w:r>
      <w:r w:rsidR="002005B6">
        <w:rPr>
          <w:rFonts w:eastAsia="Times New Roman"/>
        </w:rPr>
        <w:t xml:space="preserve">more </w:t>
      </w:r>
      <w:r w:rsidR="005705CB">
        <w:rPr>
          <w:rFonts w:eastAsia="Times New Roman"/>
        </w:rPr>
        <w:t xml:space="preserve">restricted </w:t>
      </w:r>
      <w:r w:rsidR="00470D6E">
        <w:rPr>
          <w:rFonts w:eastAsia="Times New Roman"/>
        </w:rPr>
        <w:t>evolutionary analysis</w:t>
      </w:r>
      <w:r w:rsidR="003E2CA1">
        <w:rPr>
          <w:rFonts w:eastAsia="Times New Roman"/>
        </w:rPr>
        <w:t xml:space="preserve"> of 15 plant and animals species</w:t>
      </w:r>
      <w:r w:rsidR="00470D6E">
        <w:rPr>
          <w:rFonts w:eastAsia="Times New Roman"/>
        </w:rPr>
        <w:t xml:space="preserve"> </w:t>
      </w:r>
      <w:r w:rsidR="005705CB">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5705CB">
        <w:rPr>
          <w:rFonts w:eastAsia="Times New Roman"/>
        </w:rPr>
        <w:fldChar w:fldCharType="separate"/>
      </w:r>
      <w:r w:rsidR="003E2CA1" w:rsidRPr="003E2CA1">
        <w:rPr>
          <w:rFonts w:eastAsia="Times New Roman"/>
          <w:noProof/>
        </w:rPr>
        <w:t>[58]</w:t>
      </w:r>
      <w:r w:rsidR="005705CB">
        <w:rPr>
          <w:rFonts w:eastAsia="Times New Roman"/>
        </w:rPr>
        <w:fldChar w:fldCharType="end"/>
      </w:r>
      <w:r w:rsidR="002005B6">
        <w:rPr>
          <w:rFonts w:eastAsia="Times New Roman"/>
        </w:rPr>
        <w:t xml:space="preserve"> </w:t>
      </w:r>
      <w:r w:rsidR="003E2CA1">
        <w:rPr>
          <w:rFonts w:eastAsia="Times New Roman"/>
        </w:rPr>
        <w:t xml:space="preserve">found no evidence of taxonomic trend </w:t>
      </w:r>
      <w:r w:rsidR="00C71827">
        <w:rPr>
          <w:rFonts w:eastAsia="Times New Roman"/>
        </w:rPr>
        <w:t xml:space="preserve">in assembly quality but </w:t>
      </w:r>
      <w:r w:rsidR="00A50654">
        <w:rPr>
          <w:rFonts w:eastAsia="Times New Roman"/>
        </w:rPr>
        <w:t>did find evidence of dif</w:t>
      </w:r>
      <w:r w:rsidR="00C71827">
        <w:rPr>
          <w:rFonts w:eastAsia="Times New Roman"/>
        </w:rPr>
        <w:t xml:space="preserve">ferences between assembly software packages </w:t>
      </w:r>
      <w:r w:rsidR="00C71827">
        <w:rPr>
          <w:rFonts w:eastAsia="Times New Roman"/>
        </w:rPr>
        <w:fldChar w:fldCharType="begin" w:fldLock="1"/>
      </w:r>
      <w:r w:rsidR="00C71827">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C71827">
        <w:rPr>
          <w:rFonts w:eastAsia="Times New Roman"/>
        </w:rPr>
        <w:fldChar w:fldCharType="separate"/>
      </w:r>
      <w:r w:rsidR="00C71827" w:rsidRPr="00C71827">
        <w:rPr>
          <w:rFonts w:eastAsia="Times New Roman"/>
          <w:noProof/>
        </w:rPr>
        <w:t>[58]</w:t>
      </w:r>
      <w:r w:rsidR="00C71827">
        <w:rPr>
          <w:rFonts w:eastAsia="Times New Roman"/>
        </w:rPr>
        <w:fldChar w:fldCharType="end"/>
      </w:r>
      <w:r w:rsidR="00C71827">
        <w:rPr>
          <w:rFonts w:eastAsia="Times New Roman"/>
        </w:rPr>
        <w:t>.</w:t>
      </w:r>
    </w:p>
    <w:p w14:paraId="7168EE6F" w14:textId="77777777" w:rsidR="00B36CAC" w:rsidRDefault="00B36CAC" w:rsidP="00B36CAC">
      <w:pPr>
        <w:pBdr>
          <w:top w:val="none" w:sz="0" w:space="0" w:color="auto"/>
          <w:left w:val="none" w:sz="0" w:space="0" w:color="auto"/>
          <w:bottom w:val="none" w:sz="0" w:space="0" w:color="auto"/>
          <w:right w:val="none" w:sz="0" w:space="0" w:color="auto"/>
          <w:between w:val="none" w:sz="0" w:space="0" w:color="auto"/>
        </w:pBdr>
        <w:spacing w:line="240" w:lineRule="auto"/>
        <w:rPr>
          <w:ins w:id="0" w:author="Harriet Alexander" w:date="2018-05-10T18:58:00Z"/>
          <w:rFonts w:eastAsia="Times New Roman"/>
        </w:rPr>
      </w:pPr>
    </w:p>
    <w:p w14:paraId="0459DCB6" w14:textId="4E817302" w:rsidR="00B36CAC" w:rsidRDefault="003E2CA1" w:rsidP="00437FD4">
      <w:pPr>
        <w:pStyle w:val="Normal11"/>
        <w:spacing w:line="240" w:lineRule="auto"/>
        <w:rPr>
          <w:rFonts w:eastAsia="Times New Roman"/>
        </w:rPr>
      </w:pPr>
      <w:r>
        <w:rPr>
          <w:rFonts w:eastAsia="Times New Roman"/>
        </w:rPr>
        <w:t>With the MMETSP data set, we show that c</w:t>
      </w:r>
      <w:r w:rsidR="00B36CAC">
        <w:rPr>
          <w:rFonts w:eastAsia="Times New Roman"/>
        </w:rPr>
        <w:t xml:space="preserve">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sidR="00B36CAC">
        <w:rPr>
          <w:rFonts w:eastAsia="Times New Roman"/>
        </w:rPr>
        <w:t xml:space="preserve">the phyla </w:t>
      </w:r>
      <w:proofErr w:type="spellStart"/>
      <w:r w:rsidR="00511B8D">
        <w:rPr>
          <w:rFonts w:eastAsia="Times New Roman"/>
        </w:rPr>
        <w:t>Ciliophora</w:t>
      </w:r>
      <w:proofErr w:type="spellEnd"/>
      <w:r w:rsidR="00B36CAC">
        <w:rPr>
          <w:rFonts w:eastAsia="Times New Roman"/>
        </w:rPr>
        <w:t xml:space="preserve"> had a significantly lower percentage of ORFs compared to other phyla</w:t>
      </w:r>
      <w:r w:rsidR="00511B8D">
        <w:rPr>
          <w:rFonts w:eastAsia="Times New Roman"/>
        </w:rPr>
        <w:t xml:space="preserve">. </w:t>
      </w:r>
      <w:r w:rsidR="00B36CAC">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sidR="00B36CAC">
        <w:rPr>
          <w:rFonts w:eastAsia="Times New Roman"/>
        </w:rPr>
        <w:t xml:space="preserve">, thus application of typical ORF finding tools fail to identify ORFs accurately in </w:t>
      </w:r>
      <w:proofErr w:type="spellStart"/>
      <w:r w:rsidR="00B36CAC">
        <w:rPr>
          <w:rFonts w:eastAsia="Times New Roman"/>
        </w:rPr>
        <w:t>Ciliophora</w:t>
      </w:r>
      <w:proofErr w:type="spellEnd"/>
      <w:r w:rsidR="00511B8D">
        <w:rPr>
          <w:rFonts w:eastAsia="Times New Roman"/>
        </w:rPr>
        <w:t xml:space="preserve">. </w:t>
      </w:r>
      <w:r w:rsidR="00B36CAC">
        <w:rPr>
          <w:rFonts w:eastAsia="Times New Roman"/>
        </w:rPr>
        <w:t>Additi</w:t>
      </w:r>
      <w:r>
        <w:rPr>
          <w:rFonts w:eastAsia="Times New Roman"/>
        </w:rPr>
        <w:t>o</w:t>
      </w:r>
      <w:r w:rsidR="00B36CAC">
        <w:rPr>
          <w:rFonts w:eastAsia="Times New Roman"/>
        </w:rPr>
        <w:t>nally</w:t>
      </w:r>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demonstrated 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sidR="00B36CAC">
        <w:rPr>
          <w:rFonts w:eastAsia="Times New Roman"/>
        </w:rPr>
        <w:t xml:space="preserve">, </w:t>
      </w:r>
      <w:r w:rsidR="00B36CAC">
        <w:rPr>
          <w:rFonts w:eastAsia="Times New Roman"/>
        </w:rPr>
        <w:lastRenderedPageBreak/>
        <w:t>despite having the same number of input reads</w:t>
      </w:r>
      <w:r w:rsidR="00511B8D">
        <w:rPr>
          <w:rFonts w:eastAsia="Times New Roman"/>
        </w:rPr>
        <w:t xml:space="preserve">. Such a finding </w:t>
      </w:r>
      <w:r w:rsidR="00B75FD5">
        <w:rPr>
          <w:rFonts w:eastAsia="Times New Roman"/>
        </w:rPr>
        <w:t>supports previous evidence from studies 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11B8D">
        <w:rPr>
          <w:rFonts w:eastAsia="Times New Roman"/>
        </w:rPr>
        <w:t xml:space="preserve">. </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8BCFDC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datasets from</w:t>
      </w:r>
      <w:r w:rsidR="009D2329">
        <w:rPr>
          <w:rFonts w:eastAsia="Times New Roman"/>
        </w:rPr>
        <w:t xml:space="preserve"> similar and</w:t>
      </w:r>
      <w:r>
        <w:rPr>
          <w:rFonts w:eastAsia="Times New Roman"/>
        </w:rPr>
        <w:t xml:space="preserve"> divers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02B5ECA0" w14:textId="77777777" w:rsidR="002066AA" w:rsidRDefault="002066AA">
      <w:pPr>
        <w:rPr>
          <w:rFonts w:eastAsia="Times New Roman"/>
          <w:b/>
        </w:rPr>
      </w:pPr>
      <w:r>
        <w:rPr>
          <w:rFonts w:eastAsia="Times New Roman"/>
          <w:b/>
        </w:rPr>
        <w:br w:type="page"/>
      </w:r>
    </w:p>
    <w:p w14:paraId="591C3315" w14:textId="2B374745" w:rsidR="007A7913" w:rsidRDefault="007A7913" w:rsidP="00437FD4">
      <w:pPr>
        <w:pStyle w:val="Normal1"/>
        <w:spacing w:line="240" w:lineRule="auto"/>
        <w:outlineLvl w:val="0"/>
        <w:rPr>
          <w:rFonts w:eastAsia="Times New Roman"/>
          <w:b/>
        </w:rPr>
      </w:pPr>
      <w:bookmarkStart w:id="1" w:name="_GoBack"/>
      <w:bookmarkEnd w:id="1"/>
      <w:r>
        <w:rPr>
          <w:rFonts w:eastAsia="Times New Roman"/>
          <w:b/>
        </w:rPr>
        <w:lastRenderedPageBreak/>
        <w:t>References</w:t>
      </w:r>
    </w:p>
    <w:p w14:paraId="29E09AA0" w14:textId="77777777" w:rsidR="007A7913" w:rsidRDefault="007A7913" w:rsidP="00437FD4">
      <w:pPr>
        <w:pStyle w:val="Normal1"/>
        <w:spacing w:line="240" w:lineRule="auto"/>
        <w:rPr>
          <w:rFonts w:eastAsia="Times New Roman"/>
          <w:b/>
        </w:rPr>
      </w:pPr>
    </w:p>
    <w:p w14:paraId="10B1491A" w14:textId="06FE0BF7" w:rsidR="00C71827" w:rsidRPr="00C71827" w:rsidRDefault="00044F9E" w:rsidP="00C71827">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71827" w:rsidRPr="00C71827">
        <w:rPr>
          <w:rFonts w:eastAsia="Times New Roman"/>
          <w:noProof/>
        </w:rPr>
        <w:t xml:space="preserve">1. Geniza M, Jaiswal P. Tools for building </w:t>
      </w:r>
      <w:r w:rsidR="00C71827" w:rsidRPr="00AB5E3B">
        <w:rPr>
          <w:rFonts w:eastAsia="Times New Roman"/>
          <w:i/>
          <w:noProof/>
        </w:rPr>
        <w:t>de novo</w:t>
      </w:r>
      <w:r w:rsidR="00C71827" w:rsidRPr="00C71827">
        <w:rPr>
          <w:rFonts w:eastAsia="Times New Roman"/>
          <w:noProof/>
        </w:rPr>
        <w:t xml:space="preserve"> transcriptome assembly. Curr. Plant Biol. 2017;11–12:41–5. </w:t>
      </w:r>
    </w:p>
    <w:p w14:paraId="7C4E1CCB"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 Tulin S, Aguiar D, Istrail S, Smith J. A quantitative reference transcriptome for </w:t>
      </w:r>
      <w:r w:rsidRPr="00AB5E3B">
        <w:rPr>
          <w:rFonts w:eastAsia="Times New Roman"/>
          <w:i/>
          <w:noProof/>
        </w:rPr>
        <w:t>Nematostella vectensis</w:t>
      </w:r>
      <w:r w:rsidRPr="00C71827">
        <w:rPr>
          <w:rFonts w:eastAsia="Times New Roman"/>
          <w:noProof/>
        </w:rPr>
        <w:t xml:space="preserve"> early embryonic development: A pipeline for </w:t>
      </w:r>
      <w:r w:rsidRPr="00AB5E3B">
        <w:rPr>
          <w:rFonts w:eastAsia="Times New Roman"/>
          <w:i/>
          <w:noProof/>
        </w:rPr>
        <w:t>de novo</w:t>
      </w:r>
      <w:r w:rsidRPr="00C71827">
        <w:rPr>
          <w:rFonts w:eastAsia="Times New Roman"/>
          <w:noProof/>
        </w:rPr>
        <w:t xml:space="preserve"> assembly in emerging model systems. Evodevo. 2013;4. </w:t>
      </w:r>
    </w:p>
    <w:p w14:paraId="5BB39A5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143512E4"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53225E0A"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687E7BB9"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575D5D1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7. Mansour TA, Rosenthal JJC, Brown CT, Roberson LM. Transcriptome of the Caribbean stony coral </w:t>
      </w:r>
      <w:r w:rsidRPr="00AB5E3B">
        <w:rPr>
          <w:rFonts w:eastAsia="Times New Roman"/>
          <w:i/>
          <w:noProof/>
        </w:rPr>
        <w:t>Porites astreoides</w:t>
      </w:r>
      <w:r w:rsidRPr="00C71827">
        <w:rPr>
          <w:rFonts w:eastAsia="Times New Roman"/>
          <w:noProof/>
        </w:rPr>
        <w:t xml:space="preserve"> from three developmental stages. Gigascience. 2016;5. </w:t>
      </w:r>
    </w:p>
    <w:p w14:paraId="33C9495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8. Frischkorn KR, Harke MJ, Gobler CJ, Dyhrman ST. De novo assembly of </w:t>
      </w:r>
      <w:r w:rsidRPr="00AB5E3B">
        <w:rPr>
          <w:rFonts w:eastAsia="Times New Roman"/>
          <w:i/>
          <w:noProof/>
        </w:rPr>
        <w:t>Aureococcus anophagefferens</w:t>
      </w:r>
      <w:r w:rsidRPr="00C71827">
        <w:rPr>
          <w:rFonts w:eastAsia="Times New Roman"/>
          <w:noProof/>
        </w:rPr>
        <w:t xml:space="preserve"> transcriptomes reveals diverse responses to the low nutrient and low light conditions present during blooms. Front. Microbiol. Frontiers; 2014;5:375. </w:t>
      </w:r>
    </w:p>
    <w:p w14:paraId="4C0F96D3"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9. Mansour TA, Scott EY, Finno CJ, Bellone RR, Mienaltowski MJ, Penedo MC, et al. Tissue resolved, gene structure refined equine transcriptome. BMC Genomics. BMC Genomics; 2017;18:103. </w:t>
      </w:r>
    </w:p>
    <w:p w14:paraId="0D19FF09" w14:textId="0A0CDD3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0. Gonzalez VL, Andrade SCS, Bieler R, Collins TM, Dunn CW, Mikkelsen PM, et al. A phylogenetic backbone for Bivalvia: an RNA-seq approach. Proc. R. Soc. B Biol. Sci. 2015;282:20142332–20142332. </w:t>
      </w:r>
    </w:p>
    <w:p w14:paraId="3959C2B4" w14:textId="118C302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1. Müller M, Seifert S, Lübbe T, Leuschner C, Finkeldey R. </w:t>
      </w:r>
      <w:r w:rsidRPr="002066AA">
        <w:rPr>
          <w:rFonts w:eastAsia="Times New Roman"/>
          <w:i/>
          <w:noProof/>
        </w:rPr>
        <w:t>De novo</w:t>
      </w:r>
      <w:r w:rsidRPr="00C71827">
        <w:rPr>
          <w:rFonts w:eastAsia="Times New Roman"/>
          <w:noProof/>
        </w:rPr>
        <w:t xml:space="preserve"> transcriptome assembly and analysis of differential gene expression in response to drought in European beech. Chen Z-H, editor. PLoS One. 2017;12:e0184167. </w:t>
      </w:r>
    </w:p>
    <w:p w14:paraId="438F4357"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2. Heikkinen LK, Kesäniemi JE, Knott KE. </w:t>
      </w:r>
      <w:r w:rsidRPr="002066AA">
        <w:rPr>
          <w:rFonts w:eastAsia="Times New Roman"/>
          <w:i/>
          <w:noProof/>
        </w:rPr>
        <w:t>De novo</w:t>
      </w:r>
      <w:r w:rsidRPr="00C71827">
        <w:rPr>
          <w:rFonts w:eastAsia="Times New Roman"/>
          <w:noProof/>
        </w:rPr>
        <w:t xml:space="preserve"> transcriptome assembly and developmental mode specific gene expression of </w:t>
      </w:r>
      <w:r w:rsidRPr="002066AA">
        <w:rPr>
          <w:rFonts w:eastAsia="Times New Roman"/>
          <w:i/>
          <w:noProof/>
        </w:rPr>
        <w:t>Pygospio elegans</w:t>
      </w:r>
      <w:r w:rsidRPr="00C71827">
        <w:rPr>
          <w:rFonts w:eastAsia="Times New Roman"/>
          <w:noProof/>
        </w:rPr>
        <w:t xml:space="preserve">. Evol. Dev. 2017;19:205–17. </w:t>
      </w:r>
    </w:p>
    <w:p w14:paraId="6A17332D" w14:textId="3D342F0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3. Li F, Wang L, Lan Q, Yang H, Li Y, Liu X, et al. RNA-Seq analysis and gene discovery of Andrias davidianus using Illumina short read sequencing. PLoS One. 2015;10:e0123730. </w:t>
      </w:r>
    </w:p>
    <w:p w14:paraId="171325A2" w14:textId="762E1B4F"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4. Yu J, Lou Y, Zhao A. Transcriptome analysis of follicles reveals the importance of autophagy and hormones in regulating broodiness of Zhedong white goose. Sci. Rep. 2016;6:36877. </w:t>
      </w:r>
    </w:p>
    <w:p w14:paraId="54977AFD" w14:textId="42FF3A26"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5. Seo M, Kim K, Yoon J, Jeong JY, Lee HJ, Cho S, et al. RNA-seq analysis for detecting quantitative trait-associated genes. Sci. Rep. 2016;6:24375. </w:t>
      </w:r>
    </w:p>
    <w:p w14:paraId="52560C28" w14:textId="41229E88"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6. Pedrotty DM, Morley </w:t>
      </w:r>
      <w:r w:rsidR="002066AA">
        <w:rPr>
          <w:rFonts w:eastAsia="Times New Roman"/>
          <w:noProof/>
        </w:rPr>
        <w:t>MP, Cappola TP. Transcriptomic biomarkers of cardiovascular d</w:t>
      </w:r>
      <w:r w:rsidRPr="00C71827">
        <w:rPr>
          <w:rFonts w:eastAsia="Times New Roman"/>
          <w:noProof/>
        </w:rPr>
        <w:t xml:space="preserve">isease. Prog. Cardiovasc. Dis. 2012;55:64–9. </w:t>
      </w:r>
    </w:p>
    <w:p w14:paraId="4A1D48FA"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7. Conesa A, Madrigal P, Tarazona S, Gomez-Cabrero D, Cervera A, McPherson A, et al. A survey of best practices for RNA-seq data analysis. Genome Biol. 2016;17:13. </w:t>
      </w:r>
    </w:p>
    <w:p w14:paraId="60856E9E" w14:textId="68288F1C"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lastRenderedPageBreak/>
        <w:t xml:space="preserve">18. Grabherr MG, Haas BJ, Yassour M, Levin JZ, Thompson DA, Amit I, et al. Full-length transcriptome assembly from RNA-Seq data without a reference genome. Nat. Biotechnol. 2011;29:644–52. </w:t>
      </w:r>
    </w:p>
    <w:p w14:paraId="79F18E65" w14:textId="36D0AAD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9. Xie Y, Wu G, Tang J, Luo R, Patterson J, Liu S, et al. SOAPdenovo-Trans: De novo transcriptome assembly with short RNA-Seq reads. Bioinformatics. 2014;30:1660–6. </w:t>
      </w:r>
    </w:p>
    <w:p w14:paraId="42F0A137"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0. Robertson G, Schein J, Chiu R, Corbett R, Field M, Jackman SD, et al. </w:t>
      </w:r>
      <w:r w:rsidRPr="002066AA">
        <w:rPr>
          <w:rFonts w:eastAsia="Times New Roman"/>
          <w:i/>
          <w:noProof/>
        </w:rPr>
        <w:t>De novo</w:t>
      </w:r>
      <w:r w:rsidRPr="00C71827">
        <w:rPr>
          <w:rFonts w:eastAsia="Times New Roman"/>
          <w:noProof/>
        </w:rPr>
        <w:t xml:space="preserve"> assembly and analysis of RNA-seq data. Nat. Methods. 2010;7:909–12. </w:t>
      </w:r>
    </w:p>
    <w:p w14:paraId="2465A3CF"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1. Schulz MH, Zerbino DR, Vingron M, Birney E. Oases: Robust </w:t>
      </w:r>
      <w:r w:rsidRPr="002066AA">
        <w:rPr>
          <w:rFonts w:eastAsia="Times New Roman"/>
          <w:i/>
          <w:noProof/>
        </w:rPr>
        <w:t>de novo</w:t>
      </w:r>
      <w:r w:rsidRPr="00C71827">
        <w:rPr>
          <w:rFonts w:eastAsia="Times New Roman"/>
          <w:noProof/>
        </w:rPr>
        <w:t xml:space="preserve"> RNA-seq assembly across the dynamic range of expression levels. Bioinformatics. Oxford University Press; 2012;28:1086–92. </w:t>
      </w:r>
    </w:p>
    <w:p w14:paraId="6A49F418" w14:textId="3197F5E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22. Bankevich A, Nurk S, Antipov D, Gurevich AA, Dvorkin M, Kul</w:t>
      </w:r>
      <w:r w:rsidR="002066AA">
        <w:rPr>
          <w:rFonts w:eastAsia="Times New Roman"/>
          <w:noProof/>
        </w:rPr>
        <w:t>ikov AS, et al. SPAdes: A new genome assembly algorithm and its applications to single-cell s</w:t>
      </w:r>
      <w:r w:rsidRPr="00C71827">
        <w:rPr>
          <w:rFonts w:eastAsia="Times New Roman"/>
          <w:noProof/>
        </w:rPr>
        <w:t xml:space="preserve">equencing. J. Comput. Biol. 2012;19:455–77. </w:t>
      </w:r>
    </w:p>
    <w:p w14:paraId="322629E4" w14:textId="1616266E"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3. Peng Y, Leung HCM, Yiu SM, Lv MJ, Zhu XG, Chin FYL. IDBA-tran: A more robust </w:t>
      </w:r>
      <w:r w:rsidRPr="002066AA">
        <w:rPr>
          <w:rFonts w:eastAsia="Times New Roman"/>
          <w:i/>
          <w:noProof/>
        </w:rPr>
        <w:t>de novo</w:t>
      </w:r>
      <w:r w:rsidRPr="00C71827">
        <w:rPr>
          <w:rFonts w:eastAsia="Times New Roman"/>
          <w:noProof/>
        </w:rPr>
        <w:t xml:space="preserve"> de Bruijn graph assembler for transcriptomes with uneven expression levels. Bioinformatics. 2013. p. i326–34. </w:t>
      </w:r>
    </w:p>
    <w:p w14:paraId="7D21DC40" w14:textId="701CE653"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4. Kannan S, </w:t>
      </w:r>
      <w:r w:rsidR="002066AA">
        <w:rPr>
          <w:rFonts w:eastAsia="Times New Roman"/>
          <w:noProof/>
        </w:rPr>
        <w:t>Hui J, Mazooji K. Shannon : An information-o</w:t>
      </w:r>
      <w:r w:rsidRPr="00C71827">
        <w:rPr>
          <w:rFonts w:eastAsia="Times New Roman"/>
          <w:noProof/>
        </w:rPr>
        <w:t xml:space="preserve">ptimal </w:t>
      </w:r>
      <w:r w:rsidRPr="002066AA">
        <w:rPr>
          <w:rFonts w:eastAsia="Times New Roman"/>
          <w:i/>
          <w:noProof/>
        </w:rPr>
        <w:t>de</w:t>
      </w:r>
      <w:r w:rsidR="002066AA" w:rsidRPr="002066AA">
        <w:rPr>
          <w:rFonts w:eastAsia="Times New Roman"/>
          <w:i/>
          <w:noProof/>
        </w:rPr>
        <w:t xml:space="preserve"> n</w:t>
      </w:r>
      <w:r w:rsidRPr="002066AA">
        <w:rPr>
          <w:rFonts w:eastAsia="Times New Roman"/>
          <w:i/>
          <w:noProof/>
        </w:rPr>
        <w:t>ovo</w:t>
      </w:r>
      <w:r w:rsidRPr="00C71827">
        <w:rPr>
          <w:rFonts w:eastAsia="Times New Roman"/>
          <w:noProof/>
        </w:rPr>
        <w:t xml:space="preserve"> RNA-Seq Assembler.</w:t>
      </w:r>
      <w:r w:rsidR="002066AA" w:rsidRPr="002066AA">
        <w:t xml:space="preserve"> </w:t>
      </w:r>
      <w:r w:rsidR="002066AA" w:rsidRPr="002066AA">
        <w:rPr>
          <w:rFonts w:eastAsia="Times New Roman"/>
          <w:noProof/>
        </w:rPr>
        <w:t>biorxiv</w:t>
      </w:r>
      <w:r w:rsidR="002066AA">
        <w:rPr>
          <w:rFonts w:eastAsia="Times New Roman"/>
          <w:noProof/>
        </w:rPr>
        <w:t>.</w:t>
      </w:r>
      <w:r w:rsidRPr="00C71827">
        <w:rPr>
          <w:rFonts w:eastAsia="Times New Roman"/>
          <w:noProof/>
        </w:rPr>
        <w:t xml:space="preserve"> 2016;1–14. </w:t>
      </w:r>
    </w:p>
    <w:p w14:paraId="170B8DF2" w14:textId="67833DF8"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5. Chang Z, Wang. Z, Li G. The impacts of read length and transcriptome complexity for </w:t>
      </w:r>
      <w:r w:rsidRPr="002066AA">
        <w:rPr>
          <w:rFonts w:eastAsia="Times New Roman"/>
          <w:i/>
          <w:noProof/>
        </w:rPr>
        <w:t>de ovo</w:t>
      </w:r>
      <w:r w:rsidRPr="00C71827">
        <w:rPr>
          <w:rFonts w:eastAsia="Times New Roman"/>
          <w:noProof/>
        </w:rPr>
        <w:t xml:space="preserve"> assembly: A simulation study. PLoS One. Public Library of Science; 2014;9:e94825. </w:t>
      </w:r>
    </w:p>
    <w:p w14:paraId="315138C8" w14:textId="108CEDF8"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6. Solomon B, Kingsford C. Fast search of thousands of short-read sequencing experiments. Nat. Biotechnol. 2016;34:300–2. </w:t>
      </w:r>
    </w:p>
    <w:p w14:paraId="13FC2F85"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27. Brown CT, Scott C, Crusoe MR, Sheneman L, Rosenthal J, Howe A. khmer-protocols 0.8.4 documentation. 2013 [cited 2017 Oct 17]; Available from: https://figshare.com/articles/khmer_protocols_0_8_3_documentation/878460</w:t>
      </w:r>
    </w:p>
    <w:p w14:paraId="4CB7B325" w14:textId="1FBCEAA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8. Bolger AM, Lohse M, Usadel B. Trimmomatic: A flexible trimmer for Illumina sequence data. Bioinformatics. 2014;30:2114–20. </w:t>
      </w:r>
    </w:p>
    <w:p w14:paraId="3E606443"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12F345AB"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0. Zhang Q, Awad S, Brown C. Crossing the streams: a framework for streaming analysis of short DNA sequencing reads. PeeJ Prepr. 2015;0–27. </w:t>
      </w:r>
    </w:p>
    <w:p w14:paraId="19C4771B"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211A1350" w14:textId="1AED5C4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2. Caron DA, Alexander H, Allen AE, Archibald JM, Armbrust EV, Bachy C, et al. Probing the evolution, ecology and physiology of marine protists using transcriptomics. Nat. Rev. Microbiol. </w:t>
      </w:r>
      <w:r w:rsidR="002066AA">
        <w:rPr>
          <w:rFonts w:eastAsia="Times New Roman"/>
          <w:noProof/>
        </w:rPr>
        <w:t>2016;15:6–20.</w:t>
      </w:r>
    </w:p>
    <w:p w14:paraId="0063A900" w14:textId="1EFA4DB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3. Durkin CA, Koester JA, Bender SJ, Armbrust EV. The evolution of silicon transporters in diatoms. J. Phycol. 2016;52:716–31. </w:t>
      </w:r>
    </w:p>
    <w:p w14:paraId="0A571CAD" w14:textId="43181356"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4. Groussman RD, Parker MS, Armbrust EV. Diversity and evolutionary history of iron metabolism genes in diatoms. PLoS One. 2015;10:e0129081. </w:t>
      </w:r>
    </w:p>
    <w:p w14:paraId="4AF3CAC0"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5. Harke MJ, Juhl AR, Haley ST, Alexander H, Dyhrman ST. Conserved transcriptional responses to nutrient stress in bloom-forming algae. Front. Microbiol. Frontiers; 2017;8:1279. </w:t>
      </w:r>
    </w:p>
    <w:p w14:paraId="05B60EEC" w14:textId="65432F1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6. Koid AE, Liu Z, Terrado R, Jones AC, Caron DA, Heidelberg KB. Comparative </w:t>
      </w:r>
      <w:r w:rsidRPr="00C71827">
        <w:rPr>
          <w:rFonts w:eastAsia="Times New Roman"/>
          <w:noProof/>
        </w:rPr>
        <w:lastRenderedPageBreak/>
        <w:t xml:space="preserve">transcriptome analysis of four prymnesiophyte algae. PLoS One. 2014;9:e97801. </w:t>
      </w:r>
    </w:p>
    <w:p w14:paraId="34671C7F"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7. Alkalaeva E, Mikhailova T. Reassigning stop codons via translation termination: How a few eukaryotes broke the dogma. BioEssays. 2017;39:1600213. </w:t>
      </w:r>
    </w:p>
    <w:p w14:paraId="72BD06C8" w14:textId="0126F51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38. Heaphy SM, Mariotti M, Gladyshev VN,</w:t>
      </w:r>
      <w:r w:rsidR="002066AA">
        <w:rPr>
          <w:rFonts w:eastAsia="Times New Roman"/>
          <w:noProof/>
        </w:rPr>
        <w:t xml:space="preserve"> Atkins JF, Baranov P V. Novel ciliate genetic code variants including the r</w:t>
      </w:r>
      <w:r w:rsidRPr="00C71827">
        <w:rPr>
          <w:rFonts w:eastAsia="Times New Roman"/>
          <w:noProof/>
        </w:rPr>
        <w:t>eassignm</w:t>
      </w:r>
      <w:r w:rsidR="002066AA">
        <w:rPr>
          <w:rFonts w:eastAsia="Times New Roman"/>
          <w:noProof/>
        </w:rPr>
        <w:t>ent of all three stop codons to sense c</w:t>
      </w:r>
      <w:r w:rsidRPr="00C71827">
        <w:rPr>
          <w:rFonts w:eastAsia="Times New Roman"/>
          <w:noProof/>
        </w:rPr>
        <w:t xml:space="preserve">odons in </w:t>
      </w:r>
      <w:r w:rsidRPr="002066AA">
        <w:rPr>
          <w:rFonts w:eastAsia="Times New Roman"/>
          <w:i/>
          <w:noProof/>
        </w:rPr>
        <w:t>Condylostoma magnum</w:t>
      </w:r>
      <w:r w:rsidRPr="00C71827">
        <w:rPr>
          <w:rFonts w:eastAsia="Times New Roman"/>
          <w:noProof/>
        </w:rPr>
        <w:t xml:space="preserve">. Mol. Biol. Evol. 2016;33:2885–9. </w:t>
      </w:r>
    </w:p>
    <w:p w14:paraId="58BA0DE8" w14:textId="52BE1984"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39. Swart EC, Serra V,</w:t>
      </w:r>
      <w:r w:rsidR="002066AA">
        <w:rPr>
          <w:rFonts w:eastAsia="Times New Roman"/>
          <w:noProof/>
        </w:rPr>
        <w:t xml:space="preserve"> Petroni G, Nowacki M. Genetic codes with no dedicated stop codon: context-dependent translation t</w:t>
      </w:r>
      <w:r w:rsidRPr="00C71827">
        <w:rPr>
          <w:rFonts w:eastAsia="Times New Roman"/>
          <w:noProof/>
        </w:rPr>
        <w:t xml:space="preserve">ermination. Cell. 2016;166:691–702. </w:t>
      </w:r>
    </w:p>
    <w:p w14:paraId="74B462CE" w14:textId="13E21F2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0. Alexander H, Jenkins BD, Rynearson TA, Dyhrman ST. Metatranscriptome analyses indicate resource partitioning between diatoms in the field. Proc. Natl. Acad. Sci. 2015;112:E2182–90. </w:t>
      </w:r>
    </w:p>
    <w:p w14:paraId="473F7DC2" w14:textId="2D3A80A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1. Alexander H, Rouco M, Haley ST, Wilson ST, Karl DM, Dyhrman ST. Functional group-specific traits drive phytoplankton dynamics in the oligotrophic ocean. Proc. Natl. Acad. Sci. 2015;112:E5972–9. </w:t>
      </w:r>
    </w:p>
    <w:p w14:paraId="69C85E4E" w14:textId="4BFD1702"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2. Gong W, Browne J, Hall N, Schruth D, Paerl H, Marchetti A. Molecular insights into a dinoflagellate bloom. ISME J. 2017;11:439–52. </w:t>
      </w:r>
    </w:p>
    <w:p w14:paraId="46D6C694"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3. Lowe EK, Swalla BJ, Brown CT. Evaluating a lightweight transcriptome assembly pipeline on two closely related ascidian species. PeerJ Prepr. 2014;2:e505v1. </w:t>
      </w:r>
    </w:p>
    <w:p w14:paraId="388CF95A" w14:textId="79A023B9"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4. Leinonen R, Sugawara H, Shumway M. The sequence read archive. Nucleic Acids Res. 2011;39:D19–21. </w:t>
      </w:r>
    </w:p>
    <w:p w14:paraId="1346C684" w14:textId="0401CC81"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5. Ewels P, Magnusson M, Lundin S, Käller M. MultiQC: Summarize analysis results for multiple tools and samples in a single report. Bioinformatics. 2016;32:3047–8. </w:t>
      </w:r>
    </w:p>
    <w:p w14:paraId="1D3A811C" w14:textId="37465D60"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46. MacManes MD. On the optimal trimming of high-throughput mRNA sequence data. Front. Genet. 2014</w:t>
      </w:r>
      <w:r w:rsidR="002066AA">
        <w:rPr>
          <w:rFonts w:eastAsia="Times New Roman"/>
          <w:noProof/>
        </w:rPr>
        <w:t>;5:13.</w:t>
      </w:r>
    </w:p>
    <w:p w14:paraId="6877C9C3" w14:textId="21790245"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7. Finn RD, Coggill P, Eberhardt RY, Eddy SR, Mistry J, Mitchell AL, et al. The Pfam protein families database: Towards a more sustainable future. Nucleic Acids Res. 2016;44:D279–85. </w:t>
      </w:r>
    </w:p>
    <w:p w14:paraId="56843FB1"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8. Gardner PP, Daub J, Tate JG, Nawrocki EP, Kolbe DL, Lindgreen S, et al. Rfam: updates to the RNA families database. Nucleic Acids Res. Oxford University Press; 2009;37:D136–40. </w:t>
      </w:r>
    </w:p>
    <w:p w14:paraId="2A8C3AD3"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60B97C1A"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0. Smith-Unna R, Boursnell C, Patro R, Hibberd JM, Kelly S. TransRate: Reference-free quality assessment of </w:t>
      </w:r>
      <w:r w:rsidRPr="002066AA">
        <w:rPr>
          <w:rFonts w:eastAsia="Times New Roman"/>
          <w:i/>
          <w:noProof/>
        </w:rPr>
        <w:t>de novo</w:t>
      </w:r>
      <w:r w:rsidRPr="00C71827">
        <w:rPr>
          <w:rFonts w:eastAsia="Times New Roman"/>
          <w:noProof/>
        </w:rPr>
        <w:t xml:space="preserve"> transcriptome assemblies. Genome Res. Cold Spring Harbor Laboratory Press; 2016;26:1134–44. </w:t>
      </w:r>
    </w:p>
    <w:p w14:paraId="46DAEE47" w14:textId="70C3F301"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1. Aubry S, Kelly S, Kümpers BMC, S</w:t>
      </w:r>
      <w:r w:rsidR="002066AA">
        <w:rPr>
          <w:rFonts w:eastAsia="Times New Roman"/>
          <w:noProof/>
        </w:rPr>
        <w:t>mith-Unna RD, Hibberd JM. Deep evolutionary comparison of gene expression identifies parallel recruitment of trans-factors in two independent origins of C4 p</w:t>
      </w:r>
      <w:r w:rsidRPr="00C71827">
        <w:rPr>
          <w:rFonts w:eastAsia="Times New Roman"/>
          <w:noProof/>
        </w:rPr>
        <w:t xml:space="preserve">hotosynthesis. PLoS Genet. 2014;10:e1004365. </w:t>
      </w:r>
    </w:p>
    <w:p w14:paraId="57F3E4CC" w14:textId="233385E5"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2. Simão FA, Waterhouse RM, Ioannidis P, Kriventseva E V., Zdobnov EM. BUSCO: Assessing genome assembly and annotation completeness with single-copy orthologs. Bioinformatics. 2015;31:3210–2. </w:t>
      </w:r>
    </w:p>
    <w:p w14:paraId="429D3921" w14:textId="5BC922D3"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3. Irber Junior LC, Brown CT. Efficient cardinality estimation for k-mers in large DNA sequencing data sets.</w:t>
      </w:r>
      <w:r w:rsidR="002066AA">
        <w:rPr>
          <w:rFonts w:eastAsia="Times New Roman"/>
          <w:noProof/>
        </w:rPr>
        <w:t xml:space="preserve"> </w:t>
      </w:r>
      <w:r w:rsidR="002066AA" w:rsidRPr="002066AA">
        <w:rPr>
          <w:rFonts w:eastAsia="Times New Roman"/>
          <w:noProof/>
        </w:rPr>
        <w:t>biorxiv</w:t>
      </w:r>
      <w:r w:rsidRPr="00C71827">
        <w:rPr>
          <w:rFonts w:eastAsia="Times New Roman"/>
          <w:noProof/>
        </w:rPr>
        <w:t xml:space="preserve">. 2016;56846. </w:t>
      </w:r>
    </w:p>
    <w:p w14:paraId="24A58AB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4. Scott C. dammit: an open and accessible </w:t>
      </w:r>
      <w:r w:rsidRPr="002066AA">
        <w:rPr>
          <w:rFonts w:eastAsia="Times New Roman"/>
          <w:i/>
          <w:noProof/>
        </w:rPr>
        <w:t>de novo</w:t>
      </w:r>
      <w:r w:rsidRPr="00C71827">
        <w:rPr>
          <w:rFonts w:eastAsia="Times New Roman"/>
          <w:noProof/>
        </w:rPr>
        <w:t xml:space="preserve"> transcriptome annotator. in prep. [Internet]. 2016; Available from: www.camillescott.org/dammit</w:t>
      </w:r>
    </w:p>
    <w:p w14:paraId="7DC7859D"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5. Johnson, L; Alexander, H; Brown CT. Marine Microbial Eukaryotic Transcriptome Sequencing Project, re-assemblies [Internet]. 2017. Available from: https://doi.org/10.6084/m9.figshare.3840153.v6</w:t>
      </w:r>
    </w:p>
    <w:p w14:paraId="6A5DD0E4" w14:textId="4A2BFC65"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lastRenderedPageBreak/>
        <w:t>56. Johnson LK, Alexander H, Brown CT. MMETSP re-assemblies. 2018; Available from: https://doi.org/10.5281/zenodo.1212585</w:t>
      </w:r>
    </w:p>
    <w:p w14:paraId="2C23BA95" w14:textId="34A13BBB"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7. Li B, Fillmore N, Bai Y, Collins M, Thomson JA, Stewart R, et al. Evaluation of </w:t>
      </w:r>
      <w:r w:rsidRPr="002066AA">
        <w:rPr>
          <w:rFonts w:eastAsia="Times New Roman"/>
          <w:i/>
          <w:noProof/>
        </w:rPr>
        <w:t>de novo</w:t>
      </w:r>
      <w:r w:rsidRPr="00C71827">
        <w:rPr>
          <w:rFonts w:eastAsia="Times New Roman"/>
          <w:noProof/>
        </w:rPr>
        <w:t xml:space="preserve"> transcriptome assemblies from RNA-Seq data. Genome Biol. 2014;15:553. </w:t>
      </w:r>
    </w:p>
    <w:p w14:paraId="71B9B45A" w14:textId="42299599"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8. MacManes MD</w:t>
      </w:r>
      <w:r w:rsidR="002066AA">
        <w:rPr>
          <w:rFonts w:eastAsia="Times New Roman"/>
          <w:noProof/>
        </w:rPr>
        <w:t>. The Oyster River Protocol: A multi assembler and kmer approach f</w:t>
      </w:r>
      <w:r w:rsidRPr="00C71827">
        <w:rPr>
          <w:rFonts w:eastAsia="Times New Roman"/>
          <w:noProof/>
        </w:rPr>
        <w:t xml:space="preserve">or </w:t>
      </w:r>
      <w:r w:rsidRPr="002066AA">
        <w:rPr>
          <w:rFonts w:eastAsia="Times New Roman"/>
          <w:i/>
          <w:noProof/>
        </w:rPr>
        <w:t>de novo</w:t>
      </w:r>
      <w:r w:rsidR="002066AA">
        <w:rPr>
          <w:rFonts w:eastAsia="Times New Roman"/>
          <w:noProof/>
        </w:rPr>
        <w:t xml:space="preserve"> transcriptome a</w:t>
      </w:r>
      <w:r w:rsidRPr="00C71827">
        <w:rPr>
          <w:rFonts w:eastAsia="Times New Roman"/>
          <w:noProof/>
        </w:rPr>
        <w:t xml:space="preserve">ssembly. bioRxiv. 2017;177253. </w:t>
      </w:r>
    </w:p>
    <w:p w14:paraId="7C48D2CF" w14:textId="505CD4C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9. Bradnam KR, Fass JN, Alexandrov A, Baranay P, Bechner M, Birol I, et al. Assemblathon 2: Evaluating de novo methods of genome assembly in three vertebrate species. Gigascience. 2013;2:10. </w:t>
      </w:r>
    </w:p>
    <w:p w14:paraId="10CC419E" w14:textId="38951832" w:rsidR="00C71827" w:rsidRPr="00C71827" w:rsidRDefault="00C71827" w:rsidP="00C71827">
      <w:pPr>
        <w:widowControl w:val="0"/>
        <w:autoSpaceDE w:val="0"/>
        <w:autoSpaceDN w:val="0"/>
        <w:adjustRightInd w:val="0"/>
        <w:spacing w:line="240" w:lineRule="auto"/>
        <w:rPr>
          <w:noProof/>
        </w:rPr>
      </w:pPr>
      <w:r w:rsidRPr="00C71827">
        <w:rPr>
          <w:rFonts w:eastAsia="Times New Roman"/>
          <w:noProof/>
        </w:rPr>
        <w:t xml:space="preserve">60. Aranda M, Li Y, Liew YJ, Baumgarten S, Simakov O, Wilson MC, et al. Genomes of coral dinoflagellate symbionts highlight evolutionary adaptations conducive to a symbiotic lifestyle. Sci. Rep. 2016;6:39734. </w:t>
      </w:r>
    </w:p>
    <w:p w14:paraId="32DAA9C2" w14:textId="12E5534F" w:rsidR="007D2E26" w:rsidRPr="00044F9E" w:rsidRDefault="00044F9E" w:rsidP="00C71827">
      <w:pPr>
        <w:widowControl w:val="0"/>
        <w:autoSpaceDE w:val="0"/>
        <w:autoSpaceDN w:val="0"/>
        <w:adjustRightInd w:val="0"/>
        <w:spacing w:line="240" w:lineRule="auto"/>
      </w:pPr>
      <w:r>
        <w:rPr>
          <w:rFonts w:eastAsia="Times New Roman"/>
        </w:rPr>
        <w:fldChar w:fldCharType="end"/>
      </w:r>
    </w:p>
    <w:sectPr w:rsidR="007D2E26" w:rsidRPr="00044F9E" w:rsidSect="00441F7C">
      <w:pgSz w:w="12240" w:h="15840"/>
      <w:pgMar w:top="1440" w:right="1440" w:bottom="1440" w:left="1440" w:header="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8C3A30" w14:textId="77777777" w:rsidR="00902F95" w:rsidRDefault="00902F95" w:rsidP="001F635F">
      <w:pPr>
        <w:spacing w:line="240" w:lineRule="auto"/>
      </w:pPr>
      <w:r>
        <w:separator/>
      </w:r>
    </w:p>
  </w:endnote>
  <w:endnote w:type="continuationSeparator" w:id="0">
    <w:p w14:paraId="30D096C8" w14:textId="77777777" w:rsidR="00902F95" w:rsidRDefault="00902F95"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C1AF3" w14:textId="77777777" w:rsidR="00902F95" w:rsidRDefault="00902F95" w:rsidP="001F635F">
      <w:pPr>
        <w:spacing w:line="240" w:lineRule="auto"/>
      </w:pPr>
      <w:r>
        <w:separator/>
      </w:r>
    </w:p>
  </w:footnote>
  <w:footnote w:type="continuationSeparator" w:id="0">
    <w:p w14:paraId="26E16E92" w14:textId="77777777" w:rsidR="00902F95" w:rsidRDefault="00902F95"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B1E"/>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BC3"/>
    <w:rsid w:val="000808BD"/>
    <w:rsid w:val="000817DC"/>
    <w:rsid w:val="00084E78"/>
    <w:rsid w:val="00095E7D"/>
    <w:rsid w:val="000968E1"/>
    <w:rsid w:val="000976B8"/>
    <w:rsid w:val="000A0597"/>
    <w:rsid w:val="000A26F2"/>
    <w:rsid w:val="000A3CD9"/>
    <w:rsid w:val="000A4900"/>
    <w:rsid w:val="000A6C6D"/>
    <w:rsid w:val="000B083B"/>
    <w:rsid w:val="000B2EE6"/>
    <w:rsid w:val="000B62C3"/>
    <w:rsid w:val="000B70E4"/>
    <w:rsid w:val="000C0233"/>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443A0"/>
    <w:rsid w:val="00151742"/>
    <w:rsid w:val="00152215"/>
    <w:rsid w:val="00152753"/>
    <w:rsid w:val="001601F4"/>
    <w:rsid w:val="00164E36"/>
    <w:rsid w:val="0016553A"/>
    <w:rsid w:val="00167A20"/>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9C8"/>
    <w:rsid w:val="001D74EB"/>
    <w:rsid w:val="001E6ECF"/>
    <w:rsid w:val="001E787B"/>
    <w:rsid w:val="001F34FE"/>
    <w:rsid w:val="001F442F"/>
    <w:rsid w:val="001F635F"/>
    <w:rsid w:val="002005B6"/>
    <w:rsid w:val="00201998"/>
    <w:rsid w:val="00201B04"/>
    <w:rsid w:val="0020200A"/>
    <w:rsid w:val="00204957"/>
    <w:rsid w:val="002066AA"/>
    <w:rsid w:val="002076B7"/>
    <w:rsid w:val="00210331"/>
    <w:rsid w:val="002107B4"/>
    <w:rsid w:val="00212832"/>
    <w:rsid w:val="00225FA4"/>
    <w:rsid w:val="00226A73"/>
    <w:rsid w:val="002321C5"/>
    <w:rsid w:val="002327F5"/>
    <w:rsid w:val="002359C3"/>
    <w:rsid w:val="00235B5F"/>
    <w:rsid w:val="00237510"/>
    <w:rsid w:val="00237945"/>
    <w:rsid w:val="00240BDA"/>
    <w:rsid w:val="00241167"/>
    <w:rsid w:val="00242AE6"/>
    <w:rsid w:val="00242EA4"/>
    <w:rsid w:val="002453AA"/>
    <w:rsid w:val="00245F15"/>
    <w:rsid w:val="00251D86"/>
    <w:rsid w:val="002528CD"/>
    <w:rsid w:val="002549FA"/>
    <w:rsid w:val="00256647"/>
    <w:rsid w:val="00257B37"/>
    <w:rsid w:val="00261765"/>
    <w:rsid w:val="002619F1"/>
    <w:rsid w:val="00263341"/>
    <w:rsid w:val="002669BD"/>
    <w:rsid w:val="002724BB"/>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7D4"/>
    <w:rsid w:val="002C7D8F"/>
    <w:rsid w:val="002D3422"/>
    <w:rsid w:val="002D5CAE"/>
    <w:rsid w:val="002D6A9D"/>
    <w:rsid w:val="002E3EED"/>
    <w:rsid w:val="002E5027"/>
    <w:rsid w:val="002E6CCE"/>
    <w:rsid w:val="002F4522"/>
    <w:rsid w:val="002F723C"/>
    <w:rsid w:val="00306928"/>
    <w:rsid w:val="003069A4"/>
    <w:rsid w:val="00311464"/>
    <w:rsid w:val="00311B22"/>
    <w:rsid w:val="003122A5"/>
    <w:rsid w:val="00314B09"/>
    <w:rsid w:val="00316135"/>
    <w:rsid w:val="00325083"/>
    <w:rsid w:val="003271C1"/>
    <w:rsid w:val="003271EF"/>
    <w:rsid w:val="00327A27"/>
    <w:rsid w:val="00332A32"/>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9050F"/>
    <w:rsid w:val="003906A8"/>
    <w:rsid w:val="0039599F"/>
    <w:rsid w:val="003960C5"/>
    <w:rsid w:val="003974F2"/>
    <w:rsid w:val="003A60FF"/>
    <w:rsid w:val="003A6A63"/>
    <w:rsid w:val="003A72E5"/>
    <w:rsid w:val="003B2F0D"/>
    <w:rsid w:val="003B5803"/>
    <w:rsid w:val="003B724E"/>
    <w:rsid w:val="003C09E9"/>
    <w:rsid w:val="003C25D7"/>
    <w:rsid w:val="003C3D6C"/>
    <w:rsid w:val="003D38AF"/>
    <w:rsid w:val="003D3ABD"/>
    <w:rsid w:val="003D6253"/>
    <w:rsid w:val="003E077B"/>
    <w:rsid w:val="003E2CA1"/>
    <w:rsid w:val="003E45E2"/>
    <w:rsid w:val="003E5071"/>
    <w:rsid w:val="003E7DFE"/>
    <w:rsid w:val="003F2552"/>
    <w:rsid w:val="003F339E"/>
    <w:rsid w:val="003F489D"/>
    <w:rsid w:val="00400DCF"/>
    <w:rsid w:val="00405CCF"/>
    <w:rsid w:val="00414018"/>
    <w:rsid w:val="00415661"/>
    <w:rsid w:val="0042212D"/>
    <w:rsid w:val="00423612"/>
    <w:rsid w:val="0042433E"/>
    <w:rsid w:val="00427019"/>
    <w:rsid w:val="00432A27"/>
    <w:rsid w:val="004333D4"/>
    <w:rsid w:val="00433A24"/>
    <w:rsid w:val="00433E5A"/>
    <w:rsid w:val="00437816"/>
    <w:rsid w:val="00437FD4"/>
    <w:rsid w:val="00441F7C"/>
    <w:rsid w:val="00451B87"/>
    <w:rsid w:val="004523CF"/>
    <w:rsid w:val="00455B2F"/>
    <w:rsid w:val="00455E7E"/>
    <w:rsid w:val="00457EA2"/>
    <w:rsid w:val="00460AD2"/>
    <w:rsid w:val="00460FAE"/>
    <w:rsid w:val="00464C16"/>
    <w:rsid w:val="00464DC7"/>
    <w:rsid w:val="00465008"/>
    <w:rsid w:val="00466AEA"/>
    <w:rsid w:val="00470D6E"/>
    <w:rsid w:val="00481E3C"/>
    <w:rsid w:val="0048604B"/>
    <w:rsid w:val="00486869"/>
    <w:rsid w:val="00495752"/>
    <w:rsid w:val="004974FC"/>
    <w:rsid w:val="00497B19"/>
    <w:rsid w:val="004A0289"/>
    <w:rsid w:val="004A20BC"/>
    <w:rsid w:val="004B203F"/>
    <w:rsid w:val="004B7A18"/>
    <w:rsid w:val="004C0C97"/>
    <w:rsid w:val="004C1238"/>
    <w:rsid w:val="004C1FDB"/>
    <w:rsid w:val="004C5CF8"/>
    <w:rsid w:val="004C6C97"/>
    <w:rsid w:val="004D31B8"/>
    <w:rsid w:val="004D3A80"/>
    <w:rsid w:val="004D402C"/>
    <w:rsid w:val="004D4BFB"/>
    <w:rsid w:val="004D78C6"/>
    <w:rsid w:val="004E417D"/>
    <w:rsid w:val="004F0299"/>
    <w:rsid w:val="004F16B7"/>
    <w:rsid w:val="004F2649"/>
    <w:rsid w:val="004F751B"/>
    <w:rsid w:val="00501E44"/>
    <w:rsid w:val="00502430"/>
    <w:rsid w:val="00503261"/>
    <w:rsid w:val="00511B8D"/>
    <w:rsid w:val="00513CAC"/>
    <w:rsid w:val="0051546C"/>
    <w:rsid w:val="00517BE7"/>
    <w:rsid w:val="005240DA"/>
    <w:rsid w:val="00535AE8"/>
    <w:rsid w:val="00537B0C"/>
    <w:rsid w:val="00540A48"/>
    <w:rsid w:val="005456F1"/>
    <w:rsid w:val="00552655"/>
    <w:rsid w:val="0055336E"/>
    <w:rsid w:val="005569A3"/>
    <w:rsid w:val="005622E4"/>
    <w:rsid w:val="00562A1E"/>
    <w:rsid w:val="005639BD"/>
    <w:rsid w:val="00563C02"/>
    <w:rsid w:val="005705CB"/>
    <w:rsid w:val="00575623"/>
    <w:rsid w:val="00577F2B"/>
    <w:rsid w:val="00583691"/>
    <w:rsid w:val="00585300"/>
    <w:rsid w:val="0059025D"/>
    <w:rsid w:val="00590CB4"/>
    <w:rsid w:val="00591167"/>
    <w:rsid w:val="00591336"/>
    <w:rsid w:val="005A2B69"/>
    <w:rsid w:val="005A2EB7"/>
    <w:rsid w:val="005A56E4"/>
    <w:rsid w:val="005A5E69"/>
    <w:rsid w:val="005B386F"/>
    <w:rsid w:val="005B3B49"/>
    <w:rsid w:val="005B41F9"/>
    <w:rsid w:val="005C7CE6"/>
    <w:rsid w:val="005D0881"/>
    <w:rsid w:val="005D1C23"/>
    <w:rsid w:val="005E1790"/>
    <w:rsid w:val="005E4AE4"/>
    <w:rsid w:val="005E53BE"/>
    <w:rsid w:val="005F13DF"/>
    <w:rsid w:val="005F4191"/>
    <w:rsid w:val="005F69C5"/>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7E53"/>
    <w:rsid w:val="00663CB9"/>
    <w:rsid w:val="00663EEE"/>
    <w:rsid w:val="00670CB4"/>
    <w:rsid w:val="00680FDC"/>
    <w:rsid w:val="006830E5"/>
    <w:rsid w:val="00683632"/>
    <w:rsid w:val="00683767"/>
    <w:rsid w:val="006869C6"/>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7F24"/>
    <w:rsid w:val="00760BF7"/>
    <w:rsid w:val="007615D6"/>
    <w:rsid w:val="00761AE0"/>
    <w:rsid w:val="007624DD"/>
    <w:rsid w:val="00764D84"/>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7F7963"/>
    <w:rsid w:val="00807A40"/>
    <w:rsid w:val="008101A2"/>
    <w:rsid w:val="00811E32"/>
    <w:rsid w:val="00812E63"/>
    <w:rsid w:val="0082263D"/>
    <w:rsid w:val="00823F01"/>
    <w:rsid w:val="00831511"/>
    <w:rsid w:val="0083160D"/>
    <w:rsid w:val="00831E3A"/>
    <w:rsid w:val="00836732"/>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59E5"/>
    <w:rsid w:val="008D607F"/>
    <w:rsid w:val="008E41B7"/>
    <w:rsid w:val="008E66B3"/>
    <w:rsid w:val="008F1F23"/>
    <w:rsid w:val="008F4613"/>
    <w:rsid w:val="00901B14"/>
    <w:rsid w:val="00902F95"/>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4610"/>
    <w:rsid w:val="009C71EF"/>
    <w:rsid w:val="009D2329"/>
    <w:rsid w:val="009D7CA1"/>
    <w:rsid w:val="009F4744"/>
    <w:rsid w:val="009F47B6"/>
    <w:rsid w:val="00A0529B"/>
    <w:rsid w:val="00A078A7"/>
    <w:rsid w:val="00A115A8"/>
    <w:rsid w:val="00A141BF"/>
    <w:rsid w:val="00A146AF"/>
    <w:rsid w:val="00A15BBE"/>
    <w:rsid w:val="00A15E58"/>
    <w:rsid w:val="00A21665"/>
    <w:rsid w:val="00A259A7"/>
    <w:rsid w:val="00A25B09"/>
    <w:rsid w:val="00A26D10"/>
    <w:rsid w:val="00A34E51"/>
    <w:rsid w:val="00A41AAA"/>
    <w:rsid w:val="00A47686"/>
    <w:rsid w:val="00A50654"/>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5E3B"/>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B5D"/>
    <w:rsid w:val="00C04DE6"/>
    <w:rsid w:val="00C060BD"/>
    <w:rsid w:val="00C069FC"/>
    <w:rsid w:val="00C06AC2"/>
    <w:rsid w:val="00C10813"/>
    <w:rsid w:val="00C23431"/>
    <w:rsid w:val="00C27272"/>
    <w:rsid w:val="00C36977"/>
    <w:rsid w:val="00C376AD"/>
    <w:rsid w:val="00C37734"/>
    <w:rsid w:val="00C40AFF"/>
    <w:rsid w:val="00C46900"/>
    <w:rsid w:val="00C46EE8"/>
    <w:rsid w:val="00C478AF"/>
    <w:rsid w:val="00C50B67"/>
    <w:rsid w:val="00C51782"/>
    <w:rsid w:val="00C51AD5"/>
    <w:rsid w:val="00C52945"/>
    <w:rsid w:val="00C54AE0"/>
    <w:rsid w:val="00C5675D"/>
    <w:rsid w:val="00C639DB"/>
    <w:rsid w:val="00C65509"/>
    <w:rsid w:val="00C71827"/>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44C6"/>
    <w:rsid w:val="00CE556F"/>
    <w:rsid w:val="00CE6106"/>
    <w:rsid w:val="00CE6952"/>
    <w:rsid w:val="00CF2EF9"/>
    <w:rsid w:val="00CF41C0"/>
    <w:rsid w:val="00CF64B2"/>
    <w:rsid w:val="00CF782D"/>
    <w:rsid w:val="00D02459"/>
    <w:rsid w:val="00D10F6D"/>
    <w:rsid w:val="00D13AA7"/>
    <w:rsid w:val="00D16332"/>
    <w:rsid w:val="00D17157"/>
    <w:rsid w:val="00D204B5"/>
    <w:rsid w:val="00D23D0C"/>
    <w:rsid w:val="00D27B3E"/>
    <w:rsid w:val="00D360AE"/>
    <w:rsid w:val="00D46C72"/>
    <w:rsid w:val="00D47184"/>
    <w:rsid w:val="00D51A4B"/>
    <w:rsid w:val="00D53E60"/>
    <w:rsid w:val="00D55BBB"/>
    <w:rsid w:val="00D60948"/>
    <w:rsid w:val="00D65F5D"/>
    <w:rsid w:val="00D70C79"/>
    <w:rsid w:val="00D76B79"/>
    <w:rsid w:val="00D80E7D"/>
    <w:rsid w:val="00D825F4"/>
    <w:rsid w:val="00D85F65"/>
    <w:rsid w:val="00D86BEE"/>
    <w:rsid w:val="00DA75B4"/>
    <w:rsid w:val="00DB06A7"/>
    <w:rsid w:val="00DB0C5E"/>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907ED"/>
    <w:rsid w:val="00E91AE3"/>
    <w:rsid w:val="00E9359D"/>
    <w:rsid w:val="00E9632C"/>
    <w:rsid w:val="00E970CF"/>
    <w:rsid w:val="00EA1A63"/>
    <w:rsid w:val="00EA769C"/>
    <w:rsid w:val="00EB0373"/>
    <w:rsid w:val="00EB28A6"/>
    <w:rsid w:val="00EB300F"/>
    <w:rsid w:val="00EB4789"/>
    <w:rsid w:val="00EB6DF2"/>
    <w:rsid w:val="00EB77C9"/>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5552"/>
    <w:rsid w:val="00F05F6D"/>
    <w:rsid w:val="00F14FA3"/>
    <w:rsid w:val="00F23934"/>
    <w:rsid w:val="00F248A2"/>
    <w:rsid w:val="00F258FC"/>
    <w:rsid w:val="00F26596"/>
    <w:rsid w:val="00F35C4C"/>
    <w:rsid w:val="00F364CC"/>
    <w:rsid w:val="00F404E2"/>
    <w:rsid w:val="00F428E0"/>
    <w:rsid w:val="00F436CF"/>
    <w:rsid w:val="00F564EA"/>
    <w:rsid w:val="00F57DE9"/>
    <w:rsid w:val="00F62B31"/>
    <w:rsid w:val="00F66179"/>
    <w:rsid w:val="00F67AB3"/>
    <w:rsid w:val="00F75262"/>
    <w:rsid w:val="00F759E6"/>
    <w:rsid w:val="00F76DC6"/>
    <w:rsid w:val="00F80A5E"/>
    <w:rsid w:val="00F80BB2"/>
    <w:rsid w:val="00F83036"/>
    <w:rsid w:val="00F83E4D"/>
    <w:rsid w:val="00F844E5"/>
    <w:rsid w:val="00F85B29"/>
    <w:rsid w:val="00F90B78"/>
    <w:rsid w:val="00F92785"/>
    <w:rsid w:val="00F92A12"/>
    <w:rsid w:val="00F93DF2"/>
    <w:rsid w:val="00FA05BF"/>
    <w:rsid w:val="00FA4627"/>
    <w:rsid w:val="00FA46B1"/>
    <w:rsid w:val="00FA4C6A"/>
    <w:rsid w:val="00FA5D63"/>
    <w:rsid w:val="00FA6FFE"/>
    <w:rsid w:val="00FB5C9F"/>
    <w:rsid w:val="00FC2641"/>
    <w:rsid w:val="00FC62E9"/>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tbrown@ucdavis.edu" TargetMode="External"/><Relationship Id="rId10" Type="http://schemas.openxmlformats.org/officeDocument/2006/relationships/hyperlink" Target="https://doi.org/10.5281/zenodo.2499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0D8FEF-F7FC-FD40-B1F3-7D8C50EACFD6}">
  <ds:schemaRefs>
    <ds:schemaRef ds:uri="http://schemas.openxmlformats.org/officeDocument/2006/bibliography"/>
  </ds:schemaRefs>
</ds:datastoreItem>
</file>

<file path=customXml/itemProps2.xml><?xml version="1.0" encoding="utf-8"?>
<ds:datastoreItem xmlns:ds="http://schemas.openxmlformats.org/officeDocument/2006/customXml" ds:itemID="{2801D7DD-D4C9-B941-A459-3F6C01132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4</Pages>
  <Words>47913</Words>
  <Characters>273108</Characters>
  <Application>Microsoft Macintosh Word</Application>
  <DocSecurity>0</DocSecurity>
  <Lines>2275</Lines>
  <Paragraphs>640</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20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8</cp:revision>
  <cp:lastPrinted>2017-11-15T05:11:00Z</cp:lastPrinted>
  <dcterms:created xsi:type="dcterms:W3CDTF">2018-05-15T01:05:00Z</dcterms:created>
  <dcterms:modified xsi:type="dcterms:W3CDTF">2018-05-16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